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35CD163C" w:rsidR="006E4797" w:rsidRPr="00551CFD" w:rsidRDefault="00551D82" w:rsidP="00DA3C5C">
      <w:pPr>
        <w:pBdr>
          <w:top w:val="nil"/>
          <w:left w:val="nil"/>
          <w:bottom w:val="nil"/>
          <w:right w:val="nil"/>
          <w:between w:val="nil"/>
        </w:pBdr>
        <w:rPr>
          <w:rFonts w:asciiTheme="majorHAnsi" w:hAnsiTheme="majorHAnsi" w:cstheme="majorHAnsi"/>
        </w:rPr>
      </w:pPr>
      <w:r w:rsidRPr="00551CFD">
        <w:rPr>
          <w:rFonts w:asciiTheme="majorHAnsi" w:hAnsiTheme="majorHAnsi" w:cstheme="majorHAnsi"/>
          <w:b/>
        </w:rPr>
        <w:t>TITLE</w:t>
      </w:r>
      <w:r w:rsidRPr="00551CFD">
        <w:rPr>
          <w:rFonts w:asciiTheme="majorHAnsi" w:hAnsiTheme="majorHAnsi" w:cstheme="majorHAnsi"/>
        </w:rPr>
        <w:t xml:space="preserve"> </w:t>
      </w:r>
    </w:p>
    <w:p w14:paraId="3490A6DC" w14:textId="3802E154" w:rsidR="00F81F7F" w:rsidRPr="00551CFD" w:rsidRDefault="00F81F7F" w:rsidP="00F81F7F">
      <w:pPr>
        <w:rPr>
          <w:rFonts w:asciiTheme="majorHAnsi" w:hAnsiTheme="majorHAnsi" w:cstheme="majorHAnsi"/>
        </w:rPr>
      </w:pPr>
      <w:r w:rsidRPr="00551CFD">
        <w:rPr>
          <w:rFonts w:asciiTheme="majorHAnsi" w:hAnsiTheme="majorHAnsi" w:cstheme="majorHAnsi"/>
        </w:rPr>
        <w:t>Exploring the Application of S</w:t>
      </w:r>
      <w:r w:rsidR="00734DF8">
        <w:rPr>
          <w:rFonts w:asciiTheme="majorHAnsi" w:hAnsiTheme="majorHAnsi" w:cstheme="majorHAnsi"/>
        </w:rPr>
        <w:t xml:space="preserve">urface-enhanced </w:t>
      </w:r>
      <w:r w:rsidRPr="00551CFD">
        <w:rPr>
          <w:rFonts w:asciiTheme="majorHAnsi" w:hAnsiTheme="majorHAnsi" w:cstheme="majorHAnsi"/>
        </w:rPr>
        <w:t>R</w:t>
      </w:r>
      <w:r w:rsidR="00734DF8">
        <w:rPr>
          <w:rFonts w:asciiTheme="majorHAnsi" w:hAnsiTheme="majorHAnsi" w:cstheme="majorHAnsi"/>
        </w:rPr>
        <w:t xml:space="preserve">aman </w:t>
      </w:r>
      <w:r w:rsidR="00E66917">
        <w:rPr>
          <w:rFonts w:asciiTheme="majorHAnsi" w:hAnsiTheme="majorHAnsi" w:cstheme="majorHAnsi"/>
        </w:rPr>
        <w:t>Scattering-based</w:t>
      </w:r>
      <w:r w:rsidRPr="00551CFD">
        <w:rPr>
          <w:rFonts w:asciiTheme="majorHAnsi" w:hAnsiTheme="majorHAnsi" w:cstheme="majorHAnsi"/>
        </w:rPr>
        <w:t xml:space="preserve"> Biosensing of Individual sEVs in Disease Diagnosis and Therapeutics</w:t>
      </w:r>
    </w:p>
    <w:p w14:paraId="06C0C87E" w14:textId="77777777" w:rsidR="006E4797" w:rsidRPr="00551CFD" w:rsidRDefault="006E4797" w:rsidP="00DA3C5C">
      <w:pPr>
        <w:rPr>
          <w:rFonts w:asciiTheme="majorHAnsi" w:hAnsiTheme="majorHAnsi" w:cstheme="majorHAnsi"/>
          <w:b/>
        </w:rPr>
      </w:pPr>
    </w:p>
    <w:p w14:paraId="2CD8481E" w14:textId="61AF446C" w:rsidR="006E4797" w:rsidRPr="00551CFD" w:rsidRDefault="00551D82" w:rsidP="00DA3C5C">
      <w:pPr>
        <w:rPr>
          <w:rFonts w:asciiTheme="majorHAnsi" w:hAnsiTheme="majorHAnsi" w:cstheme="majorHAnsi"/>
        </w:rPr>
      </w:pPr>
      <w:r w:rsidRPr="00551CFD">
        <w:rPr>
          <w:rFonts w:asciiTheme="majorHAnsi" w:hAnsiTheme="majorHAnsi" w:cstheme="majorHAnsi"/>
          <w:b/>
        </w:rPr>
        <w:t>AUTHORS AND AFFILIATIONS</w:t>
      </w:r>
    </w:p>
    <w:p w14:paraId="141ABDE5" w14:textId="6556001F" w:rsidR="006E4797" w:rsidRPr="00606EC0" w:rsidRDefault="00F81F7F" w:rsidP="00F81F7F">
      <w:pPr>
        <w:ind w:right="480"/>
        <w:rPr>
          <w:lang w:val="es-ES"/>
        </w:rPr>
      </w:pPr>
      <w:r w:rsidRPr="00606EC0">
        <w:rPr>
          <w:lang w:val="es-ES"/>
        </w:rPr>
        <w:t>Jun Liu</w:t>
      </w:r>
      <w:proofErr w:type="gramStart"/>
      <w:r w:rsidR="00715178" w:rsidRPr="00606EC0">
        <w:rPr>
          <w:vertAlign w:val="superscript"/>
          <w:lang w:val="es-ES"/>
        </w:rPr>
        <w:t>1</w:t>
      </w:r>
      <w:r w:rsidR="00EA4384" w:rsidRPr="00606EC0">
        <w:rPr>
          <w:vertAlign w:val="superscript"/>
          <w:lang w:val="es-ES"/>
        </w:rPr>
        <w:t>,</w:t>
      </w:r>
      <w:r w:rsidR="003843A0" w:rsidRPr="00606EC0">
        <w:rPr>
          <w:vertAlign w:val="superscript"/>
          <w:lang w:val="es-ES"/>
        </w:rPr>
        <w:t>*</w:t>
      </w:r>
      <w:proofErr w:type="gramEnd"/>
      <w:r w:rsidRPr="00606EC0">
        <w:rPr>
          <w:lang w:val="es-ES"/>
        </w:rPr>
        <w:t>, Siddharth Srivastava</w:t>
      </w:r>
      <w:proofErr w:type="gramStart"/>
      <w:r w:rsidR="00EA4384" w:rsidRPr="00606EC0">
        <w:rPr>
          <w:vertAlign w:val="superscript"/>
          <w:lang w:val="es-ES"/>
        </w:rPr>
        <w:t>1,</w:t>
      </w:r>
      <w:r w:rsidR="003843A0" w:rsidRPr="00606EC0">
        <w:rPr>
          <w:vertAlign w:val="superscript"/>
          <w:lang w:val="es-ES"/>
        </w:rPr>
        <w:t>*</w:t>
      </w:r>
      <w:proofErr w:type="gramEnd"/>
      <w:r w:rsidRPr="00606EC0">
        <w:rPr>
          <w:lang w:val="es-ES"/>
        </w:rPr>
        <w:t>, Ya-Hong Xie</w:t>
      </w:r>
      <w:r w:rsidR="00715178" w:rsidRPr="00606EC0">
        <w:rPr>
          <w:vertAlign w:val="superscript"/>
          <w:lang w:val="es-ES"/>
        </w:rPr>
        <w:t>1</w:t>
      </w:r>
    </w:p>
    <w:p w14:paraId="6E1098C3" w14:textId="25FD988C" w:rsidR="00715178" w:rsidRPr="00606EC0" w:rsidRDefault="00715178" w:rsidP="00F81F7F">
      <w:pPr>
        <w:ind w:right="480"/>
        <w:rPr>
          <w:lang w:val="es-ES"/>
        </w:rPr>
      </w:pPr>
    </w:p>
    <w:p w14:paraId="41B7454A" w14:textId="0CD20954" w:rsidR="00715178" w:rsidRPr="00551CFD" w:rsidRDefault="0059379B" w:rsidP="00F81F7F">
      <w:pPr>
        <w:ind w:right="480"/>
      </w:pPr>
      <w:r w:rsidRPr="00551CFD">
        <w:rPr>
          <w:vertAlign w:val="superscript"/>
        </w:rPr>
        <w:t>1</w:t>
      </w:r>
      <w:r w:rsidR="00715178" w:rsidRPr="00551CFD">
        <w:t>Department of Materials Science and Engineering, University of California Los Angeles, Los Angeles, CA 90095, USA</w:t>
      </w:r>
    </w:p>
    <w:p w14:paraId="6915D046" w14:textId="77777777" w:rsidR="003843A0" w:rsidRPr="00551CFD" w:rsidRDefault="003843A0" w:rsidP="00F81F7F">
      <w:pPr>
        <w:ind w:right="480"/>
      </w:pPr>
    </w:p>
    <w:p w14:paraId="5D94AC39" w14:textId="54C88D6C" w:rsidR="00F81F7F" w:rsidRPr="00551CFD" w:rsidRDefault="003843A0" w:rsidP="0059379B">
      <w:pPr>
        <w:ind w:right="480"/>
      </w:pPr>
      <w:r w:rsidRPr="00551CFD">
        <w:rPr>
          <w:vertAlign w:val="superscript"/>
        </w:rPr>
        <w:t>*</w:t>
      </w:r>
      <w:r w:rsidR="001E5BC6" w:rsidRPr="00551CFD">
        <w:t xml:space="preserve">These authors contributed equally </w:t>
      </w:r>
      <w:r w:rsidR="00715178" w:rsidRPr="00551CFD">
        <w:tab/>
      </w:r>
    </w:p>
    <w:p w14:paraId="6E2FB646" w14:textId="77777777" w:rsidR="003843A0" w:rsidRPr="00551CFD" w:rsidRDefault="003843A0" w:rsidP="0059379B">
      <w:pPr>
        <w:ind w:right="480"/>
      </w:pPr>
    </w:p>
    <w:p w14:paraId="134D5499" w14:textId="2D6CC49A" w:rsidR="003843A0" w:rsidRPr="00551CFD" w:rsidRDefault="003843A0" w:rsidP="0059379B">
      <w:pPr>
        <w:ind w:right="480"/>
      </w:pPr>
      <w:r w:rsidRPr="00551CFD">
        <w:t>Email address of the corresponding author:</w:t>
      </w:r>
    </w:p>
    <w:p w14:paraId="6BB3F3A7" w14:textId="0BD5527C" w:rsidR="003843A0" w:rsidRPr="00606EC0" w:rsidRDefault="003843A0" w:rsidP="0059379B">
      <w:pPr>
        <w:ind w:right="480"/>
        <w:rPr>
          <w:lang w:val="es-ES"/>
        </w:rPr>
      </w:pPr>
      <w:r w:rsidRPr="00606EC0">
        <w:rPr>
          <w:lang w:val="es-ES"/>
        </w:rPr>
        <w:t xml:space="preserve">Ya-Hong Xie                                         </w:t>
      </w:r>
      <w:r>
        <w:fldChar w:fldCharType="begin"/>
      </w:r>
      <w:r w:rsidRPr="00A63DF1">
        <w:rPr>
          <w:lang w:val="es-ES"/>
        </w:rPr>
        <w:instrText>HYPERLINK "mailto:yhx@ucla.edu"</w:instrText>
      </w:r>
      <w:r>
        <w:fldChar w:fldCharType="separate"/>
      </w:r>
      <w:r w:rsidRPr="00606EC0">
        <w:rPr>
          <w:rStyle w:val="Hyperlink"/>
          <w:color w:val="auto"/>
          <w:lang w:val="es-ES"/>
        </w:rPr>
        <w:t>yhx@ucla.edu</w:t>
      </w:r>
      <w:r>
        <w:fldChar w:fldCharType="end"/>
      </w:r>
    </w:p>
    <w:p w14:paraId="38A2F10C" w14:textId="77777777" w:rsidR="003843A0" w:rsidRPr="00606EC0" w:rsidRDefault="003843A0" w:rsidP="0059379B">
      <w:pPr>
        <w:ind w:right="480"/>
        <w:rPr>
          <w:lang w:val="es-ES"/>
        </w:rPr>
      </w:pPr>
    </w:p>
    <w:p w14:paraId="5B5CECD1" w14:textId="3DCA02BC" w:rsidR="003843A0" w:rsidRPr="00551CFD" w:rsidRDefault="003843A0" w:rsidP="0059379B">
      <w:pPr>
        <w:ind w:right="480"/>
      </w:pPr>
      <w:r w:rsidRPr="00551CFD">
        <w:t>Email addresses of co-authors:</w:t>
      </w:r>
    </w:p>
    <w:p w14:paraId="5384A8EB" w14:textId="21373C03" w:rsidR="003843A0" w:rsidRPr="00606EC0" w:rsidRDefault="003843A0" w:rsidP="0059379B">
      <w:pPr>
        <w:ind w:right="480"/>
        <w:rPr>
          <w:lang w:val="es-ES"/>
        </w:rPr>
      </w:pPr>
      <w:r w:rsidRPr="00606EC0">
        <w:rPr>
          <w:lang w:val="es-ES"/>
        </w:rPr>
        <w:t xml:space="preserve">Jun Liu                                                 </w:t>
      </w:r>
      <w:r>
        <w:fldChar w:fldCharType="begin"/>
      </w:r>
      <w:r w:rsidRPr="00A63DF1">
        <w:rPr>
          <w:lang w:val="es-ES"/>
        </w:rPr>
        <w:instrText>HYPERLINK "mailto:ljun@g.ucla.edu"</w:instrText>
      </w:r>
      <w:r>
        <w:fldChar w:fldCharType="separate"/>
      </w:r>
      <w:r w:rsidRPr="00606EC0">
        <w:rPr>
          <w:rStyle w:val="Hyperlink"/>
          <w:color w:val="auto"/>
          <w:lang w:val="es-ES"/>
        </w:rPr>
        <w:t>ljun@g.ucla.edu</w:t>
      </w:r>
      <w:r>
        <w:fldChar w:fldCharType="end"/>
      </w:r>
      <w:r w:rsidRPr="00606EC0">
        <w:rPr>
          <w:lang w:val="es-ES"/>
        </w:rPr>
        <w:t xml:space="preserve"> </w:t>
      </w:r>
    </w:p>
    <w:p w14:paraId="444175B1" w14:textId="115AC4FF" w:rsidR="00715178" w:rsidRPr="00551CFD" w:rsidRDefault="003843A0" w:rsidP="00F81F7F">
      <w:pPr>
        <w:ind w:right="480"/>
      </w:pPr>
      <w:r w:rsidRPr="00551CFD">
        <w:t xml:space="preserve">Siddharth Srivastava                         </w:t>
      </w:r>
      <w:hyperlink r:id="rId8" w:history="1">
        <w:r w:rsidRPr="00551CFD">
          <w:rPr>
            <w:rStyle w:val="Hyperlink"/>
            <w:color w:val="auto"/>
          </w:rPr>
          <w:t>sidsri@g.ucla.edu</w:t>
        </w:r>
      </w:hyperlink>
    </w:p>
    <w:p w14:paraId="53DBC2C1" w14:textId="77777777" w:rsidR="003843A0" w:rsidRPr="00551CFD" w:rsidRDefault="003843A0" w:rsidP="00F81F7F">
      <w:pPr>
        <w:ind w:right="480"/>
      </w:pPr>
    </w:p>
    <w:p w14:paraId="60F3B8D4" w14:textId="1626969E" w:rsidR="006E4797" w:rsidRPr="00551CFD" w:rsidRDefault="00551D82" w:rsidP="00DA3C5C">
      <w:pPr>
        <w:rPr>
          <w:rFonts w:asciiTheme="majorHAnsi" w:hAnsiTheme="majorHAnsi" w:cstheme="majorHAnsi"/>
        </w:rPr>
      </w:pPr>
      <w:r w:rsidRPr="00551CFD">
        <w:rPr>
          <w:rFonts w:asciiTheme="majorHAnsi" w:hAnsiTheme="majorHAnsi" w:cstheme="majorHAnsi"/>
          <w:b/>
        </w:rPr>
        <w:t>SUMMARY</w:t>
      </w:r>
    </w:p>
    <w:p w14:paraId="01069787" w14:textId="2905452B" w:rsidR="006E4797" w:rsidRPr="00551CFD" w:rsidRDefault="007B0F9B" w:rsidP="00CE7C85">
      <w:pPr>
        <w:jc w:val="left"/>
        <w:rPr>
          <w:rFonts w:asciiTheme="majorHAnsi" w:hAnsiTheme="majorHAnsi" w:cstheme="majorHAnsi"/>
        </w:rPr>
      </w:pPr>
      <w:r w:rsidRPr="00551CFD">
        <w:t>Here, we present a protocol to analyze individual small extracellular vesicles (sEVs) using label-free</w:t>
      </w:r>
      <w:r w:rsidR="003843A0" w:rsidRPr="00551CFD">
        <w:t xml:space="preserve"> </w:t>
      </w:r>
      <w:r w:rsidR="003843A0" w:rsidRPr="00551CFD">
        <w:rPr>
          <w:rStyle w:val="relative"/>
        </w:rPr>
        <w:t>surface-enhanced Raman spectroscopy (SERS)</w:t>
      </w:r>
      <w:r w:rsidRPr="00551CFD">
        <w:t>, enabling minimally invasive disease diagnostics and assessment of sEVs as therapeutic delivery vehicles.</w:t>
      </w:r>
      <w:r w:rsidR="007249C4" w:rsidRPr="00551CFD">
        <w:rPr>
          <w:rFonts w:asciiTheme="majorHAnsi" w:hAnsiTheme="majorHAnsi" w:cstheme="majorHAnsi"/>
        </w:rPr>
        <w:t xml:space="preserve"> </w:t>
      </w:r>
    </w:p>
    <w:p w14:paraId="74EFC8D7" w14:textId="77777777" w:rsidR="006E4797" w:rsidRPr="00551CFD" w:rsidRDefault="006E4797" w:rsidP="00DA3C5C">
      <w:pPr>
        <w:rPr>
          <w:rFonts w:asciiTheme="majorHAnsi" w:hAnsiTheme="majorHAnsi" w:cstheme="majorHAnsi"/>
        </w:rPr>
      </w:pPr>
    </w:p>
    <w:p w14:paraId="2DF8E628" w14:textId="60FDFC0E" w:rsidR="006E4797" w:rsidRPr="00551CFD" w:rsidRDefault="00551D82" w:rsidP="00DA3C5C">
      <w:pPr>
        <w:rPr>
          <w:rFonts w:asciiTheme="majorHAnsi" w:hAnsiTheme="majorHAnsi" w:cstheme="majorHAnsi"/>
        </w:rPr>
      </w:pPr>
      <w:r w:rsidRPr="00551CFD">
        <w:rPr>
          <w:rFonts w:asciiTheme="majorHAnsi" w:hAnsiTheme="majorHAnsi" w:cstheme="majorHAnsi"/>
          <w:b/>
        </w:rPr>
        <w:t>ABSTRACT</w:t>
      </w:r>
    </w:p>
    <w:p w14:paraId="2CF9CD54" w14:textId="2FC29C4F" w:rsidR="006E4797" w:rsidRPr="00551CFD" w:rsidRDefault="007B0F9B" w:rsidP="00DA3C5C">
      <w:pPr>
        <w:rPr>
          <w:rStyle w:val="relative"/>
        </w:rPr>
      </w:pPr>
      <w:r w:rsidRPr="00551CFD">
        <w:rPr>
          <w:rStyle w:val="relative"/>
        </w:rPr>
        <w:t>This protocol outlines a comprehensive, label-free platform that integrates surface-enhanced Raman spectroscopy (SERS) with machine learning (ML) to detect and molecularly profile individual small extracellular vesicles (sEVs) for diagnostic and therapeutic applications. The method begins with sEV isolation using either size exclusion chromatography or ultracentrifugation. Isolated vesicles are then analyzed on engineered plasmonic gold nanopyramid 2D array substrates capable of single-vesicle sensitivity. By leveraging intrinsic Raman biochemical fingerprints, the protocol enables high-specificity detection without external labels. Following spectral acquisition, data undergo preprocessing and are analyzed using trained machine learning algorithms (e.g., LDA, SVC) to classify disease states, successfully distinguishing gastric cancer from healthy controls using sEVs from tissue, plasma, and saliva with respective classification accuracies of 90.1%, 70.9%, and 60.7%. Additionally, its therapeutic application is shown by quantifying doxorubicin loading in single sEVs, a measurement enhanced by using graphene-coated substrates as an internal standard. This approach allows for high-throughput analysis that captures population heterogeneity essential for early disease detection and understanding drug loading efficiency at the single-vesicle level.</w:t>
      </w:r>
    </w:p>
    <w:p w14:paraId="1263AAF4" w14:textId="77777777" w:rsidR="007B0F9B" w:rsidRPr="00551CFD" w:rsidRDefault="007B0F9B" w:rsidP="00DA3C5C">
      <w:pPr>
        <w:rPr>
          <w:rFonts w:asciiTheme="majorHAnsi" w:hAnsiTheme="majorHAnsi" w:cstheme="majorHAnsi"/>
        </w:rPr>
      </w:pPr>
    </w:p>
    <w:p w14:paraId="0646E204" w14:textId="5B0EA192" w:rsidR="006E4797" w:rsidRPr="00551CFD" w:rsidRDefault="00551D82" w:rsidP="00DA3C5C">
      <w:pPr>
        <w:rPr>
          <w:rFonts w:asciiTheme="majorHAnsi" w:hAnsiTheme="majorHAnsi" w:cstheme="majorHAnsi"/>
        </w:rPr>
      </w:pPr>
      <w:r w:rsidRPr="00551CFD">
        <w:rPr>
          <w:rFonts w:asciiTheme="majorHAnsi" w:hAnsiTheme="majorHAnsi" w:cstheme="majorHAnsi"/>
          <w:b/>
        </w:rPr>
        <w:t>INTRODUCTION</w:t>
      </w:r>
    </w:p>
    <w:p w14:paraId="0D6BC77A" w14:textId="0C7BD97A" w:rsidR="00D71B0C" w:rsidRPr="00551CFD" w:rsidRDefault="00D71B0C" w:rsidP="00D71B0C">
      <w:pPr>
        <w:pStyle w:val="NormalWeb"/>
        <w:rPr>
          <w:rFonts w:ascii="Calibri" w:eastAsiaTheme="minorEastAsia" w:hAnsi="Calibri" w:cs="Calibri"/>
          <w:lang w:eastAsia="en-US"/>
        </w:rPr>
      </w:pPr>
      <w:r w:rsidRPr="00551CFD">
        <w:rPr>
          <w:rFonts w:ascii="Calibri" w:eastAsiaTheme="minorEastAsia" w:hAnsi="Calibri" w:cs="Calibri"/>
          <w:lang w:eastAsia="en-US"/>
        </w:rPr>
        <w:lastRenderedPageBreak/>
        <w:t>Small extracellular vesicles (sEVs), typically ranging from 30 to 200 nm</w:t>
      </w:r>
      <w:r w:rsidR="00C50D5D" w:rsidRPr="00551CFD">
        <w:rPr>
          <w:rFonts w:ascii="Calibri" w:eastAsiaTheme="minorEastAsia" w:hAnsi="Calibri" w:cs="Calibri"/>
          <w:lang w:eastAsia="en-US"/>
        </w:rPr>
        <w:t xml:space="preserve"> in diameter</w:t>
      </w:r>
      <w:r w:rsidRPr="00551CFD">
        <w:rPr>
          <w:rFonts w:ascii="Calibri" w:eastAsiaTheme="minorEastAsia" w:hAnsi="Calibri" w:cs="Calibri"/>
          <w:lang w:eastAsia="en-US"/>
        </w:rPr>
        <w:t>, are naturally secreted by cells into biological fluids and carry proteins, lipids, and nucleic acids indicative of their cell of origin</w:t>
      </w:r>
      <w:r w:rsidR="0055226E" w:rsidRPr="00551CFD">
        <w:rPr>
          <w:rFonts w:ascii="Calibri" w:eastAsiaTheme="minorEastAsia" w:hAnsi="Calibri" w:cs="Calibri"/>
          <w:lang w:eastAsia="en-US"/>
        </w:rPr>
        <w:fldChar w:fldCharType="begin">
          <w:fldData xml:space="preserve">PEVuZE5vdGU+PENpdGU+PEF1dGhvcj52YW4gTmllbDwvQXV0aG9yPjxZZWFyPjIwMjI8L1llYXI+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</w:fldData>
        </w:fldChar>
      </w:r>
      <w:r w:rsidR="0055226E" w:rsidRPr="00551CFD">
        <w:rPr>
          <w:rFonts w:ascii="Calibri" w:eastAsiaTheme="minorEastAsia" w:hAnsi="Calibri" w:cs="Calibri"/>
          <w:lang w:eastAsia="en-US"/>
        </w:rPr>
        <w:instrText xml:space="preserve"> ADDIN EN.CITE </w:instrText>
      </w:r>
      <w:r w:rsidR="0055226E" w:rsidRPr="00551CFD">
        <w:rPr>
          <w:rFonts w:ascii="Calibri" w:eastAsiaTheme="minorEastAsia" w:hAnsi="Calibri" w:cs="Calibri"/>
          <w:lang w:eastAsia="en-US"/>
        </w:rPr>
        <w:fldChar w:fldCharType="begin">
          <w:fldData xml:space="preserve">PEVuZE5vdGU+PENpdGU+PEF1dGhvcj52YW4gTmllbDwvQXV0aG9yPjxZZWFyPjIwMjI8L1llYXI+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</w:fldData>
        </w:fldChar>
      </w:r>
      <w:r w:rsidR="0055226E" w:rsidRPr="00551CFD">
        <w:rPr>
          <w:rFonts w:ascii="Calibri" w:eastAsiaTheme="minorEastAsia" w:hAnsi="Calibri" w:cs="Calibri"/>
          <w:lang w:eastAsia="en-US"/>
        </w:rPr>
        <w:instrText xml:space="preserve"> ADDIN EN.CITE.DATA </w:instrText>
      </w:r>
      <w:r w:rsidR="0055226E" w:rsidRPr="00551CFD">
        <w:rPr>
          <w:rFonts w:ascii="Calibri" w:eastAsiaTheme="minorEastAsia" w:hAnsi="Calibri" w:cs="Calibri"/>
          <w:lang w:eastAsia="en-US"/>
        </w:rPr>
      </w:r>
      <w:r w:rsidR="0055226E" w:rsidRPr="00551CFD">
        <w:rPr>
          <w:rFonts w:ascii="Calibri" w:eastAsiaTheme="minorEastAsia" w:hAnsi="Calibri" w:cs="Calibri"/>
          <w:lang w:eastAsia="en-US"/>
        </w:rPr>
        <w:fldChar w:fldCharType="end"/>
      </w:r>
      <w:r w:rsidR="0055226E" w:rsidRPr="00551CFD">
        <w:rPr>
          <w:rFonts w:ascii="Calibri" w:eastAsiaTheme="minorEastAsia" w:hAnsi="Calibri" w:cs="Calibri"/>
          <w:lang w:eastAsia="en-US"/>
        </w:rPr>
      </w:r>
      <w:r w:rsidR="0055226E" w:rsidRPr="00551CFD">
        <w:rPr>
          <w:rFonts w:ascii="Calibri" w:eastAsiaTheme="minorEastAsia" w:hAnsi="Calibri" w:cs="Calibri"/>
          <w:lang w:eastAsia="en-US"/>
        </w:rPr>
        <w:fldChar w:fldCharType="separate"/>
      </w:r>
      <w:r w:rsidR="0055226E" w:rsidRPr="00551CFD">
        <w:rPr>
          <w:rFonts w:ascii="Calibri" w:eastAsiaTheme="minorEastAsia" w:hAnsi="Calibri" w:cs="Calibri"/>
          <w:noProof/>
          <w:vertAlign w:val="superscript"/>
          <w:lang w:eastAsia="en-US"/>
        </w:rPr>
        <w:t>1-3</w:t>
      </w:r>
      <w:r w:rsidR="0055226E" w:rsidRPr="00551CFD">
        <w:rPr>
          <w:rFonts w:ascii="Calibri" w:eastAsiaTheme="minorEastAsia" w:hAnsi="Calibri" w:cs="Calibri"/>
          <w:lang w:eastAsia="en-US"/>
        </w:rPr>
        <w:fldChar w:fldCharType="end"/>
      </w:r>
      <w:r w:rsidRPr="00551CFD">
        <w:rPr>
          <w:rFonts w:ascii="Calibri" w:eastAsiaTheme="minorEastAsia" w:hAnsi="Calibri" w:cs="Calibri"/>
          <w:lang w:eastAsia="en-US"/>
        </w:rPr>
        <w:t>. As non-invasive biomarkers</w:t>
      </w:r>
      <w:r w:rsidR="001E7359" w:rsidRPr="00551CFD">
        <w:rPr>
          <w:rFonts w:ascii="Calibri" w:eastAsiaTheme="minorEastAsia" w:hAnsi="Calibri" w:cs="Calibri"/>
          <w:lang w:eastAsia="en-US"/>
        </w:rPr>
        <w:t xml:space="preserve"> </w:t>
      </w:r>
      <w:r w:rsidR="00C50D5D" w:rsidRPr="00551CFD">
        <w:rPr>
          <w:rFonts w:ascii="Calibri" w:eastAsiaTheme="minorEastAsia" w:hAnsi="Calibri" w:cs="Calibri"/>
          <w:lang w:eastAsia="en-US"/>
        </w:rPr>
        <w:t xml:space="preserve">present </w:t>
      </w:r>
      <w:r w:rsidR="001E7359" w:rsidRPr="00551CFD">
        <w:rPr>
          <w:rFonts w:ascii="Calibri" w:eastAsiaTheme="minorEastAsia" w:hAnsi="Calibri" w:cs="Calibri"/>
          <w:lang w:eastAsia="en-US"/>
        </w:rPr>
        <w:t xml:space="preserve">in saliva, urine, and </w:t>
      </w:r>
      <w:r w:rsidR="00C50D5D" w:rsidRPr="00551CFD">
        <w:rPr>
          <w:rFonts w:ascii="Calibri" w:eastAsiaTheme="minorEastAsia" w:hAnsi="Calibri" w:cs="Calibri"/>
          <w:lang w:eastAsia="en-US"/>
        </w:rPr>
        <w:t xml:space="preserve">other </w:t>
      </w:r>
      <w:r w:rsidR="001E7359" w:rsidRPr="00551CFD">
        <w:rPr>
          <w:rFonts w:ascii="Calibri" w:eastAsiaTheme="minorEastAsia" w:hAnsi="Calibri" w:cs="Calibri"/>
          <w:lang w:eastAsia="en-US"/>
        </w:rPr>
        <w:t>body fluids</w:t>
      </w:r>
      <w:r w:rsidR="00443263" w:rsidRPr="00551CFD">
        <w:rPr>
          <w:rFonts w:ascii="Calibri" w:eastAsiaTheme="minorEastAsia" w:hAnsi="Calibri" w:cs="Calibri"/>
          <w:lang w:eastAsia="en-US"/>
        </w:rPr>
        <w:fldChar w:fldCharType="begin"/>
      </w:r>
      <w:r w:rsidR="00443263" w:rsidRPr="00551CFD">
        <w:rPr>
          <w:rFonts w:ascii="Calibri" w:eastAsiaTheme="minorEastAsia" w:hAnsi="Calibri" w:cs="Calibri"/>
          <w:lang w:eastAsia="en-US"/>
        </w:rPr>
        <w:instrText xml:space="preserve"> ADDIN EN.CITE &lt;EndNote&gt;&lt;Cite&gt;&lt;Author&gt;Möller&lt;/Author&gt;&lt;Year&gt;2020&lt;/Year&gt;&lt;RecNum&gt;270&lt;/RecNum&gt;&lt;DisplayText&gt;&lt;style face="superscript"&gt;4&lt;/style&gt;&lt;/DisplayText&gt;&lt;record&gt;&lt;rec-number&gt;270&lt;/rec-number&gt;&lt;foreign-keys&gt;&lt;key app="EN" db-id="pftf5t59gasvpde9x5tvad5cadspz2ex9xtd" timestamp="1752741124"&gt;270&lt;/key&gt;&lt;/foreign-keys&gt;&lt;ref-type name="Journal Article"&gt;17&lt;/ref-type&gt;&lt;contributors&gt;&lt;authors&gt;&lt;author&gt;Möller, A.&lt;/author&gt;&lt;author&gt;Lobb, R. J.&lt;/author&gt;&lt;/authors&gt;&lt;/contributors&gt;&lt;auth-address&gt;QIMR Berghofer Med Res Inst, Tumour Microenvironm Lab, Herston, Qld, Australia&amp;#xD;Univ Queensland, Australian Inst Bioengn &amp;amp; Nanotechnol AIBN, Ctr Personalized Nanomed, Brisbane, Qld, Australia&lt;/auth-address&gt;&lt;titles&gt;&lt;title&gt;The evolving translational potential of small extracellular vesicles in cancer&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697-709&lt;/pages&gt;&lt;volume&gt;20&lt;/volume&gt;&lt;number&gt;12&lt;/number&gt;&lt;keywords&gt;&lt;keyword&gt;tumor-derived exosomes&lt;/keyword&gt;&lt;keyword&gt;mature dendritic cells&lt;/keyword&gt;&lt;keyword&gt;liquid biopsies&lt;/keyword&gt;&lt;keyword&gt;in-vitro&lt;/keyword&gt;&lt;keyword&gt;delivery&lt;/keyword&gt;&lt;keyword&gt;DNA&lt;/keyword&gt;&lt;keyword&gt;microenvironment&lt;/keyword&gt;&lt;keyword&gt;biodistribution&lt;/keyword&gt;&lt;keyword&gt;kras&lt;/keyword&gt;&lt;keyword&gt;identification&lt;/keyword&gt;&lt;/keywords&gt;&lt;dates&gt;&lt;year&gt;2020&lt;/year&gt;&lt;pub-dates&gt;&lt;date&gt;Dec&lt;/date&gt;&lt;/pub-dates&gt;&lt;/dates&gt;&lt;isbn&gt;1474-175x&lt;/isbn&gt;&lt;accession-num&gt;WOS:000571683300001&lt;/accession-num&gt;&lt;urls&gt;&lt;related-urls&gt;&lt;url&gt;&amp;lt;Go to ISI&amp;gt;://WOS:000571683300001&lt;/url&gt;&lt;/related-urls&gt;&lt;/urls&gt;&lt;electronic-resource-num&gt;10.1038/s41568-020-00299-w&lt;/electronic-resource-num&gt;&lt;language&gt;English&lt;/language&gt;&lt;/record&gt;&lt;/Cite&gt;&lt;/EndNote&gt;</w:instrText>
      </w:r>
      <w:r w:rsidR="00443263" w:rsidRPr="00551CFD">
        <w:rPr>
          <w:rFonts w:ascii="Calibri" w:eastAsiaTheme="minorEastAsia" w:hAnsi="Calibri" w:cs="Calibri"/>
          <w:lang w:eastAsia="en-US"/>
        </w:rPr>
        <w:fldChar w:fldCharType="separate"/>
      </w:r>
      <w:r w:rsidR="00443263" w:rsidRPr="00551CFD">
        <w:rPr>
          <w:rFonts w:ascii="Calibri" w:eastAsiaTheme="minorEastAsia" w:hAnsi="Calibri" w:cs="Calibri"/>
          <w:noProof/>
          <w:vertAlign w:val="superscript"/>
          <w:lang w:eastAsia="en-US"/>
        </w:rPr>
        <w:t>4</w:t>
      </w:r>
      <w:r w:rsidR="00443263" w:rsidRPr="00551CFD">
        <w:rPr>
          <w:rFonts w:ascii="Calibri" w:eastAsiaTheme="minorEastAsia" w:hAnsi="Calibri" w:cs="Calibri"/>
          <w:lang w:eastAsia="en-US"/>
        </w:rPr>
        <w:fldChar w:fldCharType="end"/>
      </w:r>
      <w:r w:rsidRPr="00551CFD">
        <w:rPr>
          <w:rFonts w:ascii="Calibri" w:eastAsiaTheme="minorEastAsia" w:hAnsi="Calibri" w:cs="Calibri"/>
          <w:lang w:eastAsia="en-US"/>
        </w:rPr>
        <w:t>, they hold promise for early disease diagnosis, prognosis, and therapeutic monitoring, especially in oncology</w:t>
      </w:r>
      <w:r w:rsidR="0055226E" w:rsidRPr="00551CFD">
        <w:rPr>
          <w:rFonts w:ascii="Calibri" w:eastAsiaTheme="minorEastAsia" w:hAnsi="Calibri" w:cs="Calibri"/>
          <w:lang w:eastAsia="en-US"/>
        </w:rPr>
        <w:fldChar w:fldCharType="begin">
          <w:fldData xml:space="preserve">PEVuZE5vdGU+PENpdGU+PEF1dGhvcj5NYXRoaWV1PC9BdXRob3I+PFllYXI+MjAxOTwvWWVhcj48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</w:fldData>
        </w:fldChar>
      </w:r>
      <w:r w:rsidR="00443263" w:rsidRPr="00551CFD">
        <w:rPr>
          <w:rFonts w:ascii="Calibri" w:eastAsiaTheme="minorEastAsia" w:hAnsi="Calibri" w:cs="Calibri"/>
          <w:lang w:eastAsia="en-US"/>
        </w:rPr>
        <w:instrText xml:space="preserve"> ADDIN EN.CITE </w:instrText>
      </w:r>
      <w:r w:rsidR="00443263" w:rsidRPr="00551CFD">
        <w:rPr>
          <w:rFonts w:ascii="Calibri" w:eastAsiaTheme="minorEastAsia" w:hAnsi="Calibri" w:cs="Calibri"/>
          <w:lang w:eastAsia="en-US"/>
        </w:rPr>
        <w:fldChar w:fldCharType="begin">
          <w:fldData xml:space="preserve">PEVuZE5vdGU+PENpdGU+PEF1dGhvcj5NYXRoaWV1PC9BdXRob3I+PFllYXI+MjAxOTwvWWVhcj48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</w:fldData>
        </w:fldChar>
      </w:r>
      <w:r w:rsidR="00443263" w:rsidRPr="00551CFD">
        <w:rPr>
          <w:rFonts w:ascii="Calibri" w:eastAsiaTheme="minorEastAsia" w:hAnsi="Calibri" w:cs="Calibri"/>
          <w:lang w:eastAsia="en-US"/>
        </w:rPr>
        <w:instrText xml:space="preserve"> ADDIN EN.CITE.DATA </w:instrText>
      </w:r>
      <w:r w:rsidR="00443263" w:rsidRPr="00551CFD">
        <w:rPr>
          <w:rFonts w:ascii="Calibri" w:eastAsiaTheme="minorEastAsia" w:hAnsi="Calibri" w:cs="Calibri"/>
          <w:lang w:eastAsia="en-US"/>
        </w:rPr>
      </w:r>
      <w:r w:rsidR="00443263" w:rsidRPr="00551CFD">
        <w:rPr>
          <w:rFonts w:ascii="Calibri" w:eastAsiaTheme="minorEastAsia" w:hAnsi="Calibri" w:cs="Calibri"/>
          <w:lang w:eastAsia="en-US"/>
        </w:rPr>
        <w:fldChar w:fldCharType="end"/>
      </w:r>
      <w:r w:rsidR="0055226E" w:rsidRPr="00551CFD">
        <w:rPr>
          <w:rFonts w:ascii="Calibri" w:eastAsiaTheme="minorEastAsia" w:hAnsi="Calibri" w:cs="Calibri"/>
          <w:lang w:eastAsia="en-US"/>
        </w:rPr>
      </w:r>
      <w:r w:rsidR="0055226E" w:rsidRPr="00551CFD">
        <w:rPr>
          <w:rFonts w:ascii="Calibri" w:eastAsiaTheme="minorEastAsia" w:hAnsi="Calibri" w:cs="Calibri"/>
          <w:lang w:eastAsia="en-US"/>
        </w:rPr>
        <w:fldChar w:fldCharType="separate"/>
      </w:r>
      <w:r w:rsidR="00443263" w:rsidRPr="00551CFD">
        <w:rPr>
          <w:rFonts w:ascii="Calibri" w:eastAsiaTheme="minorEastAsia" w:hAnsi="Calibri" w:cs="Calibri"/>
          <w:noProof/>
          <w:vertAlign w:val="superscript"/>
          <w:lang w:eastAsia="en-US"/>
        </w:rPr>
        <w:t>5-7</w:t>
      </w:r>
      <w:r w:rsidR="0055226E" w:rsidRPr="00551CFD">
        <w:rPr>
          <w:rFonts w:ascii="Calibri" w:eastAsiaTheme="minorEastAsia" w:hAnsi="Calibri" w:cs="Calibri"/>
          <w:lang w:eastAsia="en-US"/>
        </w:rPr>
        <w:fldChar w:fldCharType="end"/>
      </w:r>
      <w:r w:rsidRPr="00551CFD">
        <w:rPr>
          <w:rFonts w:ascii="Calibri" w:eastAsiaTheme="minorEastAsia" w:hAnsi="Calibri" w:cs="Calibri"/>
          <w:lang w:eastAsia="en-US"/>
        </w:rPr>
        <w:t xml:space="preserve">. However, their clinical translation is hindered by their </w:t>
      </w:r>
      <w:r w:rsidR="00C50D5D" w:rsidRPr="00551CFD">
        <w:rPr>
          <w:rFonts w:ascii="Calibri" w:eastAsiaTheme="minorEastAsia" w:hAnsi="Calibri" w:cs="Calibri"/>
          <w:lang w:eastAsia="en-US"/>
        </w:rPr>
        <w:t xml:space="preserve">high </w:t>
      </w:r>
      <w:r w:rsidRPr="00551CFD">
        <w:rPr>
          <w:rFonts w:ascii="Calibri" w:eastAsiaTheme="minorEastAsia" w:hAnsi="Calibri" w:cs="Calibri"/>
          <w:lang w:eastAsia="en-US"/>
        </w:rPr>
        <w:t>heterogeneity and low abundance in complex biological matrices</w:t>
      </w:r>
      <w:r w:rsidR="00443263" w:rsidRPr="00551CFD">
        <w:rPr>
          <w:rFonts w:ascii="Calibri" w:eastAsiaTheme="minorEastAsia" w:hAnsi="Calibri" w:cs="Calibri"/>
          <w:lang w:eastAsia="en-US"/>
        </w:rPr>
        <w:fldChar w:fldCharType="begin"/>
      </w:r>
      <w:r w:rsidR="00443263" w:rsidRPr="00551CFD">
        <w:rPr>
          <w:rFonts w:ascii="Calibri" w:eastAsiaTheme="minorEastAsia" w:hAnsi="Calibri" w:cs="Calibri"/>
          <w:lang w:eastAsia="en-US"/>
        </w:rPr>
        <w:instrText xml:space="preserve"> ADDIN EN.CITE &lt;EndNote&gt;&lt;Cite&gt;&lt;Author&gt;Ferguson&lt;/Author&gt;&lt;Year&gt;2016&lt;/Year&gt;&lt;RecNum&gt;271&lt;/RecNum&gt;&lt;DisplayText&gt;&lt;style face="superscript"&gt;8&lt;/style&gt;&lt;/DisplayText&gt;&lt;record&gt;&lt;rec-number&gt;271&lt;/rec-number&gt;&lt;foreign-keys&gt;&lt;key app="EN" db-id="pftf5t59gasvpde9x5tvad5cadspz2ex9xtd" timestamp="1752741226"&gt;271&lt;/key&gt;&lt;/foreign-keys&gt;&lt;ref-type name="Journal Article"&gt;17&lt;/ref-type&gt;&lt;contributors&gt;&lt;authors&gt;&lt;author&gt;Ferguson, S. W.&lt;/author&gt;&lt;author&gt;Nguyen, J.&lt;/author&gt;&lt;/authors&gt;&lt;/contributors&gt;&lt;auth-address&gt;SUNY Buffalo, Sch Pharm, Dept Pharmaceut Sci, Buffalo, NY 14260 USA&lt;/auth-address&gt;&lt;titles&gt;&lt;title&gt;Exosomes as therapeutics: The implications of molecular composition and exosomal heterogeneity&lt;/title&gt;&lt;secondary-title&gt;Journal of Controlled Release&lt;/secondary-title&gt;&lt;alt-title&gt;J Control Release&lt;/alt-title&gt;&lt;/titles&gt;&lt;periodical&gt;&lt;full-title&gt;Journal of Controlled Release&lt;/full-title&gt;&lt;/periodical&gt;&lt;pages&gt;179-190&lt;/pages&gt;&lt;volume&gt;228&lt;/volume&gt;&lt;keywords&gt;&lt;keyword&gt;exosomes&lt;/keyword&gt;&lt;keyword&gt;non-coding rnas&lt;/keyword&gt;&lt;keyword&gt;heterogeneity&lt;/keyword&gt;&lt;keyword&gt;lipids&lt;/keyword&gt;&lt;keyword&gt;proteins&lt;/keyword&gt;&lt;keyword&gt;cell-derived exosomes&lt;/keyword&gt;&lt;keyword&gt;mesenchymal stromal cells&lt;/keyword&gt;&lt;keyword&gt;growth-factor-i&lt;/keyword&gt;&lt;keyword&gt;extracellular vesicles&lt;/keyword&gt;&lt;keyword&gt;functional recovery&lt;/keyword&gt;&lt;keyword&gt;secrete exosomes&lt;/keyword&gt;&lt;keyword&gt;neurovascular plasticity&lt;/keyword&gt;&lt;keyword&gt;myocardial-infarction&lt;/keyword&gt;&lt;keyword&gt;membrane-vesicles&lt;/keyword&gt;&lt;keyword&gt;gene-expression&lt;/keyword&gt;&lt;/keywords&gt;&lt;dates&gt;&lt;year&gt;2016&lt;/year&gt;&lt;pub-dates&gt;&lt;date&gt;Apr 28&lt;/date&gt;&lt;/pub-dates&gt;&lt;/dates&gt;&lt;isbn&gt;0168-3659&lt;/isbn&gt;&lt;accession-num&gt;WOS:000373429600019&lt;/accession-num&gt;&lt;urls&gt;&lt;related-urls&gt;&lt;url&gt;&amp;lt;Go to ISI&amp;gt;://WOS:000373429600019&lt;/url&gt;&lt;/related-urls&gt;&lt;/urls&gt;&lt;electronic-resource-num&gt;10.1016/j.jconrel.2016.02.037&lt;/electronic-resource-num&gt;&lt;language&gt;English&lt;/language&gt;&lt;/record&gt;&lt;/Cite&gt;&lt;/EndNote&gt;</w:instrText>
      </w:r>
      <w:r w:rsidR="00443263" w:rsidRPr="00551CFD">
        <w:rPr>
          <w:rFonts w:ascii="Calibri" w:eastAsiaTheme="minorEastAsia" w:hAnsi="Calibri" w:cs="Calibri"/>
          <w:lang w:eastAsia="en-US"/>
        </w:rPr>
        <w:fldChar w:fldCharType="separate"/>
      </w:r>
      <w:r w:rsidR="00443263" w:rsidRPr="00551CFD">
        <w:rPr>
          <w:rFonts w:ascii="Calibri" w:eastAsiaTheme="minorEastAsia" w:hAnsi="Calibri" w:cs="Calibri"/>
          <w:noProof/>
          <w:vertAlign w:val="superscript"/>
          <w:lang w:eastAsia="en-US"/>
        </w:rPr>
        <w:t>8</w:t>
      </w:r>
      <w:r w:rsidR="00443263" w:rsidRPr="00551CFD">
        <w:rPr>
          <w:rFonts w:ascii="Calibri" w:eastAsiaTheme="minorEastAsia" w:hAnsi="Calibri" w:cs="Calibri"/>
          <w:lang w:eastAsia="en-US"/>
        </w:rPr>
        <w:fldChar w:fldCharType="end"/>
      </w:r>
      <w:r w:rsidRPr="00551CFD">
        <w:rPr>
          <w:rFonts w:ascii="Calibri" w:eastAsiaTheme="minorEastAsia" w:hAnsi="Calibri" w:cs="Calibri"/>
          <w:lang w:eastAsia="en-US"/>
        </w:rPr>
        <w:t>. To overcome such challenges, this protocol leverages surface-enhanced Raman spectroscopy (SERS), a powerful analytical method capable of amplifying Raman scattering by up to 10¹⁰</w:t>
      </w:r>
      <w:r w:rsidR="003349F1" w:rsidRPr="00551CFD">
        <w:rPr>
          <w:rFonts w:ascii="Calibri" w:eastAsiaTheme="minorEastAsia" w:hAnsi="Calibri" w:cs="Calibri"/>
          <w:lang w:eastAsia="en-US"/>
        </w:rPr>
        <w:t>–</w:t>
      </w:r>
      <w:r w:rsidRPr="00551CFD">
        <w:rPr>
          <w:rFonts w:ascii="Calibri" w:eastAsiaTheme="minorEastAsia" w:hAnsi="Calibri" w:cs="Calibri"/>
          <w:lang w:eastAsia="en-US"/>
        </w:rPr>
        <w:t xml:space="preserve">10¹¹ times </w:t>
      </w:r>
      <w:r w:rsidRPr="00551CFD">
        <w:rPr>
          <w:rFonts w:ascii="Calibri" w:eastAsiaTheme="minorEastAsia" w:hAnsi="Calibri" w:cs="Calibri"/>
          <w:i/>
          <w:iCs/>
          <w:lang w:eastAsia="en-US"/>
        </w:rPr>
        <w:t xml:space="preserve">via </w:t>
      </w:r>
      <w:r w:rsidRPr="00551CFD">
        <w:rPr>
          <w:rFonts w:ascii="Calibri" w:eastAsiaTheme="minorEastAsia" w:hAnsi="Calibri" w:cs="Calibri"/>
          <w:lang w:eastAsia="en-US"/>
        </w:rPr>
        <w:t>plasmonic substrates</w:t>
      </w:r>
      <w:r w:rsidR="00F541EE" w:rsidRPr="00551CFD">
        <w:rPr>
          <w:rFonts w:ascii="Calibri" w:eastAsiaTheme="minorEastAsia" w:hAnsi="Calibri" w:cs="Calibri"/>
          <w:lang w:eastAsia="en-US"/>
        </w:rPr>
        <w:fldChar w:fldCharType="begin">
          <w:fldData xml:space="preserve">PEVuZE5vdGU+PENpdGU+PEF1dGhvcj5TdGlsZXM8L0F1dGhvcj48WWVhcj4yMDA4PC9ZZWFyPjxS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MTAyLTExMDY8L3BhZ2VzPjx2b2x1bWU+Mjc1PC92b2x1bWU+PG51bWJlcj41MzAz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==
</w:fldData>
        </w:fldChar>
      </w:r>
      <w:r w:rsidR="00F541EE" w:rsidRPr="00551CFD">
        <w:rPr>
          <w:rFonts w:ascii="Calibri" w:eastAsiaTheme="minorEastAsia" w:hAnsi="Calibri" w:cs="Calibri"/>
          <w:lang w:eastAsia="en-US"/>
        </w:rPr>
        <w:instrText xml:space="preserve"> ADDIN EN.CITE </w:instrText>
      </w:r>
      <w:r w:rsidR="00F541EE" w:rsidRPr="00551CFD">
        <w:rPr>
          <w:rFonts w:ascii="Calibri" w:eastAsiaTheme="minorEastAsia" w:hAnsi="Calibri" w:cs="Calibri"/>
          <w:lang w:eastAsia="en-US"/>
        </w:rPr>
        <w:fldChar w:fldCharType="begin">
          <w:fldData xml:space="preserve">PEVuZE5vdGU+PENpdGU+PEF1dGhvcj5TdGlsZXM8L0F1dGhvcj48WWVhcj4yMDA4PC9ZZWFyPjxS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MTAyLTExMDY8L3BhZ2VzPjx2b2x1bWU+Mjc1PC92b2x1bWU+PG51bWJlcj41MzAz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==
</w:fldData>
        </w:fldChar>
      </w:r>
      <w:r w:rsidR="00F541EE" w:rsidRPr="00551CFD">
        <w:rPr>
          <w:rFonts w:ascii="Calibri" w:eastAsiaTheme="minorEastAsia" w:hAnsi="Calibri" w:cs="Calibri"/>
          <w:lang w:eastAsia="en-US"/>
        </w:rPr>
        <w:instrText xml:space="preserve"> ADDIN EN.CITE.DATA </w:instrText>
      </w:r>
      <w:r w:rsidR="00F541EE" w:rsidRPr="00551CFD">
        <w:rPr>
          <w:rFonts w:ascii="Calibri" w:eastAsiaTheme="minorEastAsia" w:hAnsi="Calibri" w:cs="Calibri"/>
          <w:lang w:eastAsia="en-US"/>
        </w:rPr>
      </w:r>
      <w:r w:rsidR="00F541EE" w:rsidRPr="00551CFD">
        <w:rPr>
          <w:rFonts w:ascii="Calibri" w:eastAsiaTheme="minorEastAsia" w:hAnsi="Calibri" w:cs="Calibri"/>
          <w:lang w:eastAsia="en-US"/>
        </w:rPr>
        <w:fldChar w:fldCharType="end"/>
      </w:r>
      <w:r w:rsidR="00F541EE" w:rsidRPr="00551CFD">
        <w:rPr>
          <w:rFonts w:ascii="Calibri" w:eastAsiaTheme="minorEastAsia" w:hAnsi="Calibri" w:cs="Calibri"/>
          <w:lang w:eastAsia="en-US"/>
        </w:rPr>
      </w:r>
      <w:r w:rsidR="00F541EE" w:rsidRPr="00551CFD">
        <w:rPr>
          <w:rFonts w:ascii="Calibri" w:eastAsiaTheme="minorEastAsia" w:hAnsi="Calibri" w:cs="Calibri"/>
          <w:lang w:eastAsia="en-US"/>
        </w:rPr>
        <w:fldChar w:fldCharType="separate"/>
      </w:r>
      <w:r w:rsidR="00F541EE" w:rsidRPr="00551CFD">
        <w:rPr>
          <w:rFonts w:ascii="Calibri" w:eastAsiaTheme="minorEastAsia" w:hAnsi="Calibri" w:cs="Calibri"/>
          <w:noProof/>
          <w:vertAlign w:val="superscript"/>
          <w:lang w:eastAsia="en-US"/>
        </w:rPr>
        <w:t>9-11</w:t>
      </w:r>
      <w:r w:rsidR="00F541EE" w:rsidRPr="00551CFD">
        <w:rPr>
          <w:rFonts w:ascii="Calibri" w:eastAsiaTheme="minorEastAsia" w:hAnsi="Calibri" w:cs="Calibri"/>
          <w:lang w:eastAsia="en-US"/>
        </w:rPr>
        <w:fldChar w:fldCharType="end"/>
      </w:r>
      <w:r w:rsidRPr="00551CFD">
        <w:rPr>
          <w:rFonts w:ascii="Calibri" w:eastAsiaTheme="minorEastAsia" w:hAnsi="Calibri" w:cs="Calibri"/>
          <w:lang w:eastAsia="en-US"/>
        </w:rPr>
        <w:t xml:space="preserve">. SERS </w:t>
      </w:r>
      <w:r w:rsidR="00C50D5D" w:rsidRPr="00551CFD">
        <w:rPr>
          <w:rFonts w:ascii="Calibri" w:eastAsiaTheme="minorEastAsia" w:hAnsi="Calibri" w:cs="Calibri"/>
          <w:lang w:eastAsia="en-US"/>
        </w:rPr>
        <w:t>captures intrinsic molecular “fingerprint” spectra of individual sEVs within seconds</w:t>
      </w:r>
      <w:r w:rsidRPr="00551CFD">
        <w:rPr>
          <w:rFonts w:ascii="Calibri" w:eastAsiaTheme="minorEastAsia" w:hAnsi="Calibri" w:cs="Calibri"/>
          <w:lang w:eastAsia="en-US"/>
        </w:rPr>
        <w:t xml:space="preserve">, enabling </w:t>
      </w:r>
      <w:r w:rsidR="00C50D5D" w:rsidRPr="00551CFD">
        <w:rPr>
          <w:rFonts w:ascii="Calibri" w:eastAsiaTheme="minorEastAsia" w:hAnsi="Calibri" w:cs="Calibri"/>
          <w:lang w:eastAsia="en-US"/>
        </w:rPr>
        <w:t xml:space="preserve">ultra-sensitive </w:t>
      </w:r>
      <w:r w:rsidRPr="00551CFD">
        <w:rPr>
          <w:rFonts w:ascii="Calibri" w:eastAsiaTheme="minorEastAsia" w:hAnsi="Calibri" w:cs="Calibri"/>
          <w:lang w:eastAsia="en-US"/>
        </w:rPr>
        <w:t>single-vesicle analysis while avoiding long assay times.</w:t>
      </w:r>
      <w:r w:rsidR="003349F1" w:rsidRPr="00551CFD">
        <w:rPr>
          <w:rFonts w:ascii="Calibri" w:eastAsiaTheme="minorEastAsia" w:hAnsi="Calibri" w:cs="Calibri"/>
          <w:lang w:eastAsia="en-US"/>
        </w:rPr>
        <w:t xml:space="preserve"> </w:t>
      </w:r>
    </w:p>
    <w:p w14:paraId="48BA6B0A" w14:textId="0652DD3D" w:rsidR="006E4797" w:rsidRDefault="00D71B0C" w:rsidP="00575596">
      <w:pPr>
        <w:pStyle w:val="NormalWeb"/>
        <w:spacing w:before="0" w:beforeAutospacing="0" w:after="0" w:afterAutospacing="0"/>
        <w:rPr>
          <w:rFonts w:ascii="Calibri" w:eastAsiaTheme="minorEastAsia" w:hAnsi="Calibri" w:cs="Calibri"/>
          <w:lang w:eastAsia="en-US"/>
        </w:rPr>
      </w:pPr>
      <w:r w:rsidRPr="00551CFD">
        <w:rPr>
          <w:rFonts w:ascii="Calibri" w:eastAsiaTheme="minorEastAsia" w:hAnsi="Calibri" w:cs="Calibri"/>
          <w:lang w:eastAsia="en-US"/>
        </w:rPr>
        <w:t xml:space="preserve">Our method synergistically combines label-free </w:t>
      </w:r>
      <w:r w:rsidR="001E7359" w:rsidRPr="00551CFD">
        <w:rPr>
          <w:rFonts w:ascii="Calibri" w:eastAsiaTheme="minorEastAsia" w:hAnsi="Calibri" w:cs="Calibri"/>
          <w:lang w:eastAsia="en-US"/>
        </w:rPr>
        <w:t xml:space="preserve">based </w:t>
      </w:r>
      <w:r w:rsidRPr="00551CFD">
        <w:rPr>
          <w:rFonts w:ascii="Calibri" w:eastAsiaTheme="minorEastAsia" w:hAnsi="Calibri" w:cs="Calibri"/>
          <w:lang w:eastAsia="en-US"/>
        </w:rPr>
        <w:t>SERS to achieve rapid, ultrasensitive characterization of individual sEVs</w:t>
      </w:r>
      <w:r w:rsidR="00F541EE" w:rsidRPr="00551CFD">
        <w:rPr>
          <w:rFonts w:ascii="Calibri" w:eastAsiaTheme="minorEastAsia" w:hAnsi="Calibri" w:cs="Calibri"/>
          <w:lang w:eastAsia="en-US"/>
        </w:rPr>
        <w:fldChar w:fldCharType="begin">
          <w:fldData xml:space="preserve">PEVuZE5vdGU+PENpdGU+PEF1dGhvcj5XYW5nPC9BdXRob3I+PFllYXI+MjAxMzwvWWVhcj48UmVj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</w:fldData>
        </w:fldChar>
      </w:r>
      <w:r w:rsidR="0043664E" w:rsidRPr="00551CFD">
        <w:rPr>
          <w:rFonts w:ascii="Calibri" w:eastAsiaTheme="minorEastAsia" w:hAnsi="Calibri" w:cs="Calibri"/>
          <w:lang w:eastAsia="en-US"/>
        </w:rPr>
        <w:instrText xml:space="preserve"> ADDIN EN.CITE </w:instrText>
      </w:r>
      <w:r w:rsidR="0043664E" w:rsidRPr="00551CFD">
        <w:rPr>
          <w:rFonts w:ascii="Calibri" w:eastAsiaTheme="minorEastAsia" w:hAnsi="Calibri" w:cs="Calibri"/>
          <w:lang w:eastAsia="en-US"/>
        </w:rPr>
        <w:fldChar w:fldCharType="begin">
          <w:fldData xml:space="preserve">PEVuZE5vdGU+PENpdGU+PEF1dGhvcj5XYW5nPC9BdXRob3I+PFllYXI+MjAxMzwvWWVhcj48UmVj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</w:fldData>
        </w:fldChar>
      </w:r>
      <w:r w:rsidR="0043664E" w:rsidRPr="00551CFD">
        <w:rPr>
          <w:rFonts w:ascii="Calibri" w:eastAsiaTheme="minorEastAsia" w:hAnsi="Calibri" w:cs="Calibri"/>
          <w:lang w:eastAsia="en-US"/>
        </w:rPr>
        <w:instrText xml:space="preserve"> ADDIN EN.CITE.DATA </w:instrText>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end"/>
      </w:r>
      <w:r w:rsidR="00F541EE" w:rsidRPr="00551CFD">
        <w:rPr>
          <w:rFonts w:ascii="Calibri" w:eastAsiaTheme="minorEastAsia" w:hAnsi="Calibri" w:cs="Calibri"/>
          <w:lang w:eastAsia="en-US"/>
        </w:rPr>
      </w:r>
      <w:r w:rsidR="00F541EE" w:rsidRPr="00551CFD">
        <w:rPr>
          <w:rFonts w:ascii="Calibri" w:eastAsiaTheme="minorEastAsia" w:hAnsi="Calibri" w:cs="Calibri"/>
          <w:lang w:eastAsia="en-US"/>
        </w:rPr>
        <w:fldChar w:fldCharType="separate"/>
      </w:r>
      <w:r w:rsidR="0043664E" w:rsidRPr="00551CFD">
        <w:rPr>
          <w:rFonts w:ascii="Calibri" w:eastAsiaTheme="minorEastAsia" w:hAnsi="Calibri" w:cs="Calibri"/>
          <w:noProof/>
          <w:vertAlign w:val="superscript"/>
          <w:lang w:eastAsia="en-US"/>
        </w:rPr>
        <w:t>12-16</w:t>
      </w:r>
      <w:r w:rsidR="00F541EE" w:rsidRPr="00551CFD">
        <w:rPr>
          <w:rFonts w:ascii="Calibri" w:eastAsiaTheme="minorEastAsia" w:hAnsi="Calibri" w:cs="Calibri"/>
          <w:lang w:eastAsia="en-US"/>
        </w:rPr>
        <w:fldChar w:fldCharType="end"/>
      </w:r>
      <w:r w:rsidRPr="00551CFD">
        <w:rPr>
          <w:rFonts w:ascii="Calibri" w:eastAsiaTheme="minorEastAsia" w:hAnsi="Calibri" w:cs="Calibri"/>
          <w:lang w:eastAsia="en-US"/>
        </w:rPr>
        <w:t xml:space="preserve">. Label-free SERS captures intrinsic biochemical signatures and, when coupled with machine-learning models like </w:t>
      </w:r>
      <w:r w:rsidR="00360DE6" w:rsidRPr="00551CFD">
        <w:rPr>
          <w:rFonts w:ascii="Calibri" w:eastAsiaTheme="minorEastAsia" w:hAnsi="Calibri" w:cs="Calibri"/>
          <w:lang w:eastAsia="en-US"/>
        </w:rPr>
        <w:t>LDA, SVC</w:t>
      </w:r>
      <w:r w:rsidR="007B6E55" w:rsidRPr="00551CFD">
        <w:rPr>
          <w:rFonts w:ascii="Calibri" w:eastAsiaTheme="minorEastAsia" w:hAnsi="Calibri" w:cs="Calibri"/>
          <w:lang w:eastAsia="en-US"/>
        </w:rPr>
        <w:t>,</w:t>
      </w:r>
      <w:r w:rsidRPr="00551CFD">
        <w:rPr>
          <w:rFonts w:ascii="Calibri" w:eastAsiaTheme="minorEastAsia" w:hAnsi="Calibri" w:cs="Calibri"/>
          <w:lang w:eastAsia="en-US"/>
        </w:rPr>
        <w:t xml:space="preserve"> has been shown to discriminate sEVs derived from healthy versus diseased cells with high specificity</w:t>
      </w:r>
      <w:r w:rsidR="0043664E" w:rsidRPr="00551CFD">
        <w:rPr>
          <w:rFonts w:ascii="Calibri" w:eastAsiaTheme="minorEastAsia" w:hAnsi="Calibri" w:cs="Calibri"/>
          <w:lang w:eastAsia="en-US"/>
        </w:rPr>
        <w:fldChar w:fldCharType="begin">
          <w:fldData xml:space="preserve">PEVuZE5vdGU+PENpdGU+PEF1dGhvcj5MaXU8L0F1dGhvcj48WWVhcj4yMDIyPC9ZZWFyPjxSZWNO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=
</w:fldData>
        </w:fldChar>
      </w:r>
      <w:r w:rsidR="0043664E" w:rsidRPr="00551CFD">
        <w:rPr>
          <w:rFonts w:ascii="Calibri" w:eastAsiaTheme="minorEastAsia" w:hAnsi="Calibri" w:cs="Calibri"/>
          <w:lang w:eastAsia="en-US"/>
        </w:rPr>
        <w:instrText xml:space="preserve"> ADDIN EN.CITE </w:instrText>
      </w:r>
      <w:r w:rsidR="0043664E" w:rsidRPr="00551CFD">
        <w:rPr>
          <w:rFonts w:ascii="Calibri" w:eastAsiaTheme="minorEastAsia" w:hAnsi="Calibri" w:cs="Calibri"/>
          <w:lang w:eastAsia="en-US"/>
        </w:rPr>
        <w:fldChar w:fldCharType="begin">
          <w:fldData xml:space="preserve">PEVuZE5vdGU+PENpdGU+PEF1dGhvcj5MaXU8L0F1dGhvcj48WWVhcj4yMDIyPC9ZZWFyPjxSZWNO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=
</w:fldData>
        </w:fldChar>
      </w:r>
      <w:r w:rsidR="0043664E" w:rsidRPr="00551CFD">
        <w:rPr>
          <w:rFonts w:ascii="Calibri" w:eastAsiaTheme="minorEastAsia" w:hAnsi="Calibri" w:cs="Calibri"/>
          <w:lang w:eastAsia="en-US"/>
        </w:rPr>
        <w:instrText xml:space="preserve"> ADDIN EN.CITE.DATA </w:instrText>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end"/>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separate"/>
      </w:r>
      <w:r w:rsidR="0043664E" w:rsidRPr="00551CFD">
        <w:rPr>
          <w:rFonts w:ascii="Calibri" w:eastAsiaTheme="minorEastAsia" w:hAnsi="Calibri" w:cs="Calibri"/>
          <w:noProof/>
          <w:vertAlign w:val="superscript"/>
          <w:lang w:eastAsia="en-US"/>
        </w:rPr>
        <w:t>13</w:t>
      </w:r>
      <w:r w:rsidR="0043664E" w:rsidRPr="00551CFD">
        <w:rPr>
          <w:rFonts w:ascii="Calibri" w:eastAsiaTheme="minorEastAsia" w:hAnsi="Calibri" w:cs="Calibri"/>
          <w:lang w:eastAsia="en-US"/>
        </w:rPr>
        <w:fldChar w:fldCharType="end"/>
      </w:r>
      <w:r w:rsidRPr="00551CFD">
        <w:rPr>
          <w:rFonts w:ascii="Calibri" w:eastAsiaTheme="minorEastAsia" w:hAnsi="Calibri" w:cs="Calibri"/>
          <w:lang w:eastAsia="en-US"/>
        </w:rPr>
        <w:t xml:space="preserve">. </w:t>
      </w:r>
      <w:r w:rsidR="003349F1" w:rsidRPr="00551CFD">
        <w:rPr>
          <w:rFonts w:ascii="Calibri" w:eastAsiaTheme="minorEastAsia" w:hAnsi="Calibri" w:cs="Calibri"/>
          <w:lang w:eastAsia="en-US"/>
        </w:rPr>
        <w:t>To further enhance reproducibility and quantitative capability of our platform, our method is fully compatible with graphene-covered Raman substrates</w:t>
      </w:r>
      <w:r w:rsidR="0043664E" w:rsidRPr="00551CFD">
        <w:rPr>
          <w:rFonts w:ascii="Calibri" w:eastAsiaTheme="minorEastAsia" w:hAnsi="Calibri" w:cs="Calibri"/>
          <w:lang w:eastAsia="en-US"/>
        </w:rPr>
        <w:fldChar w:fldCharType="begin"/>
      </w:r>
      <w:r w:rsidR="0043664E" w:rsidRPr="00551CFD">
        <w:rPr>
          <w:rFonts w:ascii="Calibri" w:eastAsiaTheme="minorEastAsia" w:hAnsi="Calibri" w:cs="Calibri"/>
          <w:lang w:eastAsia="en-US"/>
        </w:rPr>
        <w:instrText xml:space="preserve"> ADDIN EN.CITE &lt;EndNote&gt;&lt;Cite&gt;&lt;Author&gt;Liu&lt;/Author&gt;&lt;Year&gt;2025&lt;/Year&gt;&lt;RecNum&gt;194&lt;/RecNum&gt;&lt;DisplayText&gt;&lt;style face="superscript"&gt;16&lt;/style&gt;&lt;/DisplayText&gt;&lt;record&gt;&lt;rec-number&gt;194&lt;/rec-number&gt;&lt;foreign-keys&gt;&lt;key app="EN" db-id="pftf5t59gasvpde9x5tvad5cadspz2ex9xtd" timestamp="1745883360"&gt;194&lt;/key&gt;&lt;/foreign-keys&gt;&lt;ref-type name="Journal Article"&gt;17&lt;/ref-type&gt;&lt;contributors&gt;&lt;authors&gt;&lt;author&gt;Liu, J.&lt;/author&gt;&lt;author&gt;Srivastava, S.&lt;/author&gt;&lt;author&gt;Li, T. Y.&lt;/author&gt;&lt;author&gt;Moujane, F.&lt;/author&gt;&lt;author&gt;Lee, J. Y.&lt;/author&gt;&lt;author&gt;Chen, Y. Q.&lt;/author&gt;&lt;author&gt;Liu, H. N.&lt;/author&gt;&lt;author&gt;Deng, S. X.&lt;/author&gt;&lt;author&gt;Xie, Y. H.&lt;/author&gt;&lt;/authors&gt;&lt;/contributors&gt;&lt;titles&gt;&lt;title&gt;On the Feasibility of SERS-Based Monitoring of Drug Loading Efficiency in Exosomes for Targeted Delivery&lt;/title&gt;&lt;secondary-title&gt;Biosensors-Basel&lt;/secondary-title&gt;&lt;/titles&gt;&lt;periodical&gt;&lt;full-title&gt;Biosensors-Basel&lt;/full-title&gt;&lt;abbr-1&gt;Biosensors-Basel&lt;/abbr-1&gt;&lt;/periodical&gt;&lt;volume&gt;15&lt;/volume&gt;&lt;number&gt;3&lt;/number&gt;&lt;dates&gt;&lt;year&gt;2025&lt;/year&gt;&lt;pub-dates&gt;&lt;date&gt;Feb&lt;/date&gt;&lt;/pub-dates&gt;&lt;/dates&gt;&lt;accession-num&gt;WOS:001452870300001&lt;/accession-num&gt;&lt;urls&gt;&lt;related-urls&gt;&lt;url&gt;&amp;lt;Go to ISI&amp;gt;://WOS:001452870300001&lt;/url&gt;&lt;/related-urls&gt;&lt;/urls&gt;&lt;custom7&gt;141&lt;/custom7&gt;&lt;electronic-resource-num&gt;10.3390/bios15030141&lt;/electronic-resource-num&gt;&lt;/record&gt;&lt;/Cite&gt;&lt;/EndNote&gt;</w:instrText>
      </w:r>
      <w:r w:rsidR="0043664E" w:rsidRPr="00551CFD">
        <w:rPr>
          <w:rFonts w:ascii="Calibri" w:eastAsiaTheme="minorEastAsia" w:hAnsi="Calibri" w:cs="Calibri"/>
          <w:lang w:eastAsia="en-US"/>
        </w:rPr>
        <w:fldChar w:fldCharType="separate"/>
      </w:r>
      <w:r w:rsidR="0043664E" w:rsidRPr="00551CFD">
        <w:rPr>
          <w:rFonts w:ascii="Calibri" w:eastAsiaTheme="minorEastAsia" w:hAnsi="Calibri" w:cs="Calibri"/>
          <w:noProof/>
          <w:vertAlign w:val="superscript"/>
          <w:lang w:eastAsia="en-US"/>
        </w:rPr>
        <w:t>16</w:t>
      </w:r>
      <w:r w:rsidR="0043664E" w:rsidRPr="00551CFD">
        <w:rPr>
          <w:rFonts w:ascii="Calibri" w:eastAsiaTheme="minorEastAsia" w:hAnsi="Calibri" w:cs="Calibri"/>
          <w:lang w:eastAsia="en-US"/>
        </w:rPr>
        <w:fldChar w:fldCharType="end"/>
      </w:r>
      <w:r w:rsidR="003349F1" w:rsidRPr="00551CFD">
        <w:rPr>
          <w:rFonts w:ascii="Calibri" w:eastAsiaTheme="minorEastAsia" w:hAnsi="Calibri" w:cs="Calibri"/>
          <w:lang w:eastAsia="en-US"/>
        </w:rPr>
        <w:t>. Single layer graphene offers a chemically uniform surface that stabilizes plasmonic hot spots and enhances molecular adsorption</w:t>
      </w:r>
      <w:r w:rsidR="0043664E" w:rsidRPr="00551CFD">
        <w:rPr>
          <w:rFonts w:ascii="Calibri" w:eastAsiaTheme="minorEastAsia" w:hAnsi="Calibri" w:cs="Calibri"/>
          <w:lang w:eastAsia="en-US"/>
        </w:rPr>
        <w:fldChar w:fldCharType="begin">
          <w:fldData xml:space="preserve">PEVuZE5vdGU+PENpdGU+PEF1dGhvcj5MaW5nPC9BdXRob3I+PFllYXI+MjAxMDwvWWVhcj48UmVj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</w:fldData>
        </w:fldChar>
      </w:r>
      <w:r w:rsidR="0043664E" w:rsidRPr="00551CFD">
        <w:rPr>
          <w:rFonts w:ascii="Calibri" w:eastAsiaTheme="minorEastAsia" w:hAnsi="Calibri" w:cs="Calibri"/>
          <w:lang w:eastAsia="en-US"/>
        </w:rPr>
        <w:instrText xml:space="preserve"> ADDIN EN.CITE </w:instrText>
      </w:r>
      <w:r w:rsidR="0043664E" w:rsidRPr="00551CFD">
        <w:rPr>
          <w:rFonts w:ascii="Calibri" w:eastAsiaTheme="minorEastAsia" w:hAnsi="Calibri" w:cs="Calibri"/>
          <w:lang w:eastAsia="en-US"/>
        </w:rPr>
        <w:fldChar w:fldCharType="begin">
          <w:fldData xml:space="preserve">PEVuZE5vdGU+PENpdGU+PEF1dGhvcj5MaW5nPC9BdXRob3I+PFllYXI+MjAxMDwvWWVhcj48UmVj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</w:fldData>
        </w:fldChar>
      </w:r>
      <w:r w:rsidR="0043664E" w:rsidRPr="00551CFD">
        <w:rPr>
          <w:rFonts w:ascii="Calibri" w:eastAsiaTheme="minorEastAsia" w:hAnsi="Calibri" w:cs="Calibri"/>
          <w:lang w:eastAsia="en-US"/>
        </w:rPr>
        <w:instrText xml:space="preserve"> ADDIN EN.CITE.DATA </w:instrText>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end"/>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separate"/>
      </w:r>
      <w:r w:rsidR="0043664E" w:rsidRPr="00551CFD">
        <w:rPr>
          <w:rFonts w:ascii="Calibri" w:eastAsiaTheme="minorEastAsia" w:hAnsi="Calibri" w:cs="Calibri"/>
          <w:noProof/>
          <w:vertAlign w:val="superscript"/>
          <w:lang w:eastAsia="en-US"/>
        </w:rPr>
        <w:t>17,18</w:t>
      </w:r>
      <w:r w:rsidR="0043664E" w:rsidRPr="00551CFD">
        <w:rPr>
          <w:rFonts w:ascii="Calibri" w:eastAsiaTheme="minorEastAsia" w:hAnsi="Calibri" w:cs="Calibri"/>
          <w:lang w:eastAsia="en-US"/>
        </w:rPr>
        <w:fldChar w:fldCharType="end"/>
      </w:r>
      <w:r w:rsidR="003349F1" w:rsidRPr="00551CFD">
        <w:rPr>
          <w:rFonts w:ascii="Calibri" w:eastAsiaTheme="minorEastAsia" w:hAnsi="Calibri" w:cs="Calibri"/>
          <w:lang w:eastAsia="en-US"/>
        </w:rPr>
        <w:t>, and more importantly, single layer graphene serves as the “built-in” gauge of SERS signals</w:t>
      </w:r>
      <w:r w:rsidR="0043664E" w:rsidRPr="00551CFD">
        <w:rPr>
          <w:rFonts w:ascii="Calibri" w:eastAsiaTheme="minorEastAsia" w:hAnsi="Calibri" w:cs="Calibri"/>
          <w:lang w:eastAsia="en-US"/>
        </w:rPr>
        <w:fldChar w:fldCharType="begin">
          <w:fldData xml:space="preserve">PEVuZE5vdGU+PENpdGU+PEF1dGhvcj5XYW5nPC9BdXRob3I+PFllYXI+MjAxMzwvWWVhcj48UmVj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</w:fldData>
        </w:fldChar>
      </w:r>
      <w:r w:rsidR="0043664E" w:rsidRPr="00551CFD">
        <w:rPr>
          <w:rFonts w:ascii="Calibri" w:eastAsiaTheme="minorEastAsia" w:hAnsi="Calibri" w:cs="Calibri"/>
          <w:lang w:eastAsia="en-US"/>
        </w:rPr>
        <w:instrText xml:space="preserve"> ADDIN EN.CITE </w:instrText>
      </w:r>
      <w:r w:rsidR="0043664E" w:rsidRPr="00551CFD">
        <w:rPr>
          <w:rFonts w:ascii="Calibri" w:eastAsiaTheme="minorEastAsia" w:hAnsi="Calibri" w:cs="Calibri"/>
          <w:lang w:eastAsia="en-US"/>
        </w:rPr>
        <w:fldChar w:fldCharType="begin">
          <w:fldData xml:space="preserve">PEVuZE5vdGU+PENpdGU+PEF1dGhvcj5XYW5nPC9BdXRob3I+PFllYXI+MjAxMzwvWWVhcj48UmVj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</w:fldData>
        </w:fldChar>
      </w:r>
      <w:r w:rsidR="0043664E" w:rsidRPr="00551CFD">
        <w:rPr>
          <w:rFonts w:ascii="Calibri" w:eastAsiaTheme="minorEastAsia" w:hAnsi="Calibri" w:cs="Calibri"/>
          <w:lang w:eastAsia="en-US"/>
        </w:rPr>
        <w:instrText xml:space="preserve"> ADDIN EN.CITE.DATA </w:instrText>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end"/>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separate"/>
      </w:r>
      <w:r w:rsidR="0043664E" w:rsidRPr="00551CFD">
        <w:rPr>
          <w:rFonts w:ascii="Calibri" w:eastAsiaTheme="minorEastAsia" w:hAnsi="Calibri" w:cs="Calibri"/>
          <w:noProof/>
          <w:vertAlign w:val="superscript"/>
          <w:lang w:eastAsia="en-US"/>
        </w:rPr>
        <w:t>12,19</w:t>
      </w:r>
      <w:r w:rsidR="0043664E" w:rsidRPr="00551CFD">
        <w:rPr>
          <w:rFonts w:ascii="Calibri" w:eastAsiaTheme="minorEastAsia" w:hAnsi="Calibri" w:cs="Calibri"/>
          <w:lang w:eastAsia="en-US"/>
        </w:rPr>
        <w:fldChar w:fldCharType="end"/>
      </w:r>
      <w:r w:rsidR="003349F1" w:rsidRPr="00551CFD">
        <w:rPr>
          <w:rFonts w:ascii="Calibri" w:eastAsiaTheme="minorEastAsia" w:hAnsi="Calibri" w:cs="Calibri"/>
          <w:lang w:eastAsia="en-US"/>
        </w:rPr>
        <w:t xml:space="preserve">, which enables the quantification ability of molecules detected. </w:t>
      </w:r>
      <w:r w:rsidR="007B6E55" w:rsidRPr="00551CFD">
        <w:rPr>
          <w:rFonts w:ascii="Calibri" w:eastAsiaTheme="minorEastAsia" w:hAnsi="Calibri" w:cs="Calibri"/>
          <w:lang w:eastAsia="en-US"/>
        </w:rPr>
        <w:t>Despite the Raman laser beam diameter (~1 µm) being larger than the typical sEV, our platform achieves effective single-vesicle resolution due to the unique interplay of physical and statistical mechanisms. The quasi-periodic gold nanopyramid substrate generates highly localized plasmonic “hot spots” of sizes smaller than 100 nm that amplify Raman signals in a super linear fashion</w:t>
      </w:r>
      <w:r w:rsidR="0064677B" w:rsidRPr="00551CFD">
        <w:rPr>
          <w:rFonts w:ascii="Calibri" w:eastAsiaTheme="minorEastAsia" w:hAnsi="Calibri" w:cs="Calibri"/>
          <w:noProof/>
          <w:vertAlign w:val="superscript"/>
          <w:lang w:eastAsia="en-US"/>
        </w:rPr>
        <w:t>12</w:t>
      </w:r>
      <w:r w:rsidR="007B6E55" w:rsidRPr="00551CFD">
        <w:rPr>
          <w:rFonts w:ascii="Calibri" w:eastAsiaTheme="minorEastAsia" w:hAnsi="Calibri" w:cs="Calibri"/>
          <w:lang w:eastAsia="en-US"/>
        </w:rPr>
        <w:t>. As a result, the signal from the sEV stochastically closest to the most intense hot spot within the beam dominates the spectrum. Additionally, SEM imaging confirms that sEVs are well spaced (&gt;</w:t>
      </w:r>
      <w:r w:rsidR="00B36C12" w:rsidRPr="00551CFD">
        <w:rPr>
          <w:rFonts w:ascii="Calibri" w:eastAsiaTheme="minorEastAsia" w:hAnsi="Calibri" w:cs="Calibri"/>
          <w:lang w:eastAsia="en-US"/>
        </w:rPr>
        <w:t xml:space="preserve"> </w:t>
      </w:r>
      <w:r w:rsidR="007B6E55" w:rsidRPr="00551CFD">
        <w:rPr>
          <w:rFonts w:ascii="Calibri" w:eastAsiaTheme="minorEastAsia" w:hAnsi="Calibri" w:cs="Calibri"/>
          <w:lang w:eastAsia="en-US"/>
        </w:rPr>
        <w:t>1 µm apart), minimizing spectral overlap, while Raman intensity maps reveal signal localization that matches the size of individual vesicles</w:t>
      </w:r>
      <w:r w:rsidR="007B6E55" w:rsidRPr="00551CFD">
        <w:rPr>
          <w:rFonts w:ascii="Calibri" w:eastAsiaTheme="minorEastAsia" w:hAnsi="Calibri" w:cs="Calibri"/>
          <w:lang w:eastAsia="en-US"/>
        </w:rPr>
        <w:fldChar w:fldCharType="begin">
          <w:fldData xml:space="preserve">PEVuZE5vdGU+PENpdGU+PEF1dGhvcj5MaXU8L0F1dGhvcj48WWVhcj4yMDIyPC9ZZWFyPjxSZWNO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</w:fldData>
        </w:fldChar>
      </w:r>
      <w:r w:rsidR="002655E6" w:rsidRPr="00551CFD">
        <w:rPr>
          <w:rFonts w:ascii="Calibri" w:eastAsiaTheme="minorEastAsia" w:hAnsi="Calibri" w:cs="Calibri"/>
          <w:lang w:eastAsia="en-US"/>
        </w:rPr>
        <w:instrText xml:space="preserve"> ADDIN EN.CITE </w:instrText>
      </w:r>
      <w:r w:rsidR="002655E6" w:rsidRPr="00551CFD">
        <w:rPr>
          <w:rFonts w:ascii="Calibri" w:eastAsiaTheme="minorEastAsia" w:hAnsi="Calibri" w:cs="Calibri"/>
          <w:lang w:eastAsia="en-US"/>
        </w:rPr>
        <w:fldChar w:fldCharType="begin">
          <w:fldData xml:space="preserve">PEVuZE5vdGU+PENpdGU+PEF1dGhvcj5MaXU8L0F1dGhvcj48WWVhcj4yMDIyPC9ZZWFyPjxSZWNO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</w:fldData>
        </w:fldChar>
      </w:r>
      <w:r w:rsidR="002655E6" w:rsidRPr="00551CFD">
        <w:rPr>
          <w:rFonts w:ascii="Calibri" w:eastAsiaTheme="minorEastAsia" w:hAnsi="Calibri" w:cs="Calibri"/>
          <w:lang w:eastAsia="en-US"/>
        </w:rPr>
        <w:instrText xml:space="preserve"> ADDIN EN.CITE.DATA </w:instrText>
      </w:r>
      <w:r w:rsidR="002655E6" w:rsidRPr="00551CFD">
        <w:rPr>
          <w:rFonts w:ascii="Calibri" w:eastAsiaTheme="minorEastAsia" w:hAnsi="Calibri" w:cs="Calibri"/>
          <w:lang w:eastAsia="en-US"/>
        </w:rPr>
      </w:r>
      <w:r w:rsidR="002655E6" w:rsidRPr="00551CFD">
        <w:rPr>
          <w:rFonts w:ascii="Calibri" w:eastAsiaTheme="minorEastAsia" w:hAnsi="Calibri" w:cs="Calibri"/>
          <w:lang w:eastAsia="en-US"/>
        </w:rPr>
        <w:fldChar w:fldCharType="end"/>
      </w:r>
      <w:r w:rsidR="007B6E55" w:rsidRPr="00551CFD">
        <w:rPr>
          <w:rFonts w:ascii="Calibri" w:eastAsiaTheme="minorEastAsia" w:hAnsi="Calibri" w:cs="Calibri"/>
          <w:lang w:eastAsia="en-US"/>
        </w:rPr>
      </w:r>
      <w:r w:rsidR="007B6E55" w:rsidRPr="00551CFD">
        <w:rPr>
          <w:rFonts w:ascii="Calibri" w:eastAsiaTheme="minorEastAsia" w:hAnsi="Calibri" w:cs="Calibri"/>
          <w:lang w:eastAsia="en-US"/>
        </w:rPr>
        <w:fldChar w:fldCharType="separate"/>
      </w:r>
      <w:r w:rsidR="002655E6" w:rsidRPr="00551CFD">
        <w:rPr>
          <w:rFonts w:ascii="Calibri" w:eastAsiaTheme="minorEastAsia" w:hAnsi="Calibri" w:cs="Calibri"/>
          <w:noProof/>
          <w:vertAlign w:val="superscript"/>
          <w:lang w:eastAsia="en-US"/>
        </w:rPr>
        <w:t>13,14</w:t>
      </w:r>
      <w:r w:rsidR="007B6E55" w:rsidRPr="00551CFD">
        <w:rPr>
          <w:rFonts w:ascii="Calibri" w:eastAsiaTheme="minorEastAsia" w:hAnsi="Calibri" w:cs="Calibri"/>
          <w:lang w:eastAsia="en-US"/>
        </w:rPr>
        <w:fldChar w:fldCharType="end"/>
      </w:r>
      <w:r w:rsidR="007B6E55" w:rsidRPr="00551CFD">
        <w:rPr>
          <w:rFonts w:ascii="Calibri" w:eastAsiaTheme="minorEastAsia" w:hAnsi="Calibri" w:cs="Calibri"/>
          <w:lang w:eastAsia="en-US"/>
        </w:rPr>
        <w:t xml:space="preserve">. Together, these features ensure that each collected spectrum corresponds predominantly to a single sEV, enabling statistically robust, label-free single-vesicle analysis. </w:t>
      </w:r>
      <w:r w:rsidRPr="00551CFD">
        <w:rPr>
          <w:rFonts w:ascii="Calibri" w:eastAsiaTheme="minorEastAsia" w:hAnsi="Calibri" w:cs="Calibri"/>
          <w:lang w:eastAsia="en-US"/>
        </w:rPr>
        <w:t>Compared to conventional approaches</w:t>
      </w:r>
      <w:r w:rsidR="0053389B" w:rsidRPr="00551CFD">
        <w:rPr>
          <w:rFonts w:ascii="Calibri" w:eastAsiaTheme="minorEastAsia" w:hAnsi="Calibri" w:cs="Calibri"/>
          <w:lang w:eastAsia="en-US"/>
        </w:rPr>
        <w:t xml:space="preserve">, </w:t>
      </w:r>
      <w:r w:rsidRPr="00551CFD">
        <w:rPr>
          <w:rFonts w:ascii="Calibri" w:eastAsiaTheme="minorEastAsia" w:hAnsi="Calibri" w:cs="Calibri"/>
          <w:lang w:eastAsia="en-US"/>
        </w:rPr>
        <w:t>such as</w:t>
      </w:r>
      <w:r w:rsidR="0053389B" w:rsidRPr="00551CFD">
        <w:rPr>
          <w:rFonts w:ascii="Calibri" w:eastAsiaTheme="minorEastAsia" w:hAnsi="Calibri" w:cs="Calibri"/>
          <w:lang w:eastAsia="en-US"/>
        </w:rPr>
        <w:t xml:space="preserve"> </w:t>
      </w:r>
      <w:r w:rsidR="00B36C12" w:rsidRPr="00551CFD">
        <w:rPr>
          <w:rFonts w:ascii="Calibri" w:eastAsiaTheme="minorEastAsia" w:hAnsi="Calibri" w:cs="Calibri"/>
          <w:lang w:eastAsia="en-US"/>
        </w:rPr>
        <w:t>w</w:t>
      </w:r>
      <w:r w:rsidR="0053389B" w:rsidRPr="00551CFD">
        <w:rPr>
          <w:rFonts w:ascii="Calibri" w:eastAsiaTheme="minorEastAsia" w:hAnsi="Calibri" w:cs="Calibri"/>
          <w:lang w:eastAsia="en-US"/>
        </w:rPr>
        <w:t>estern blot</w:t>
      </w:r>
      <w:r w:rsidRPr="00551CFD">
        <w:rPr>
          <w:rFonts w:ascii="Calibri" w:eastAsiaTheme="minorEastAsia" w:hAnsi="Calibri" w:cs="Calibri"/>
          <w:lang w:eastAsia="en-US"/>
        </w:rPr>
        <w:t xml:space="preserve">, </w:t>
      </w:r>
      <w:r w:rsidR="0053389B" w:rsidRPr="00551CFD">
        <w:rPr>
          <w:rFonts w:ascii="Calibri" w:eastAsiaTheme="minorEastAsia" w:hAnsi="Calibri" w:cs="Calibri"/>
          <w:lang w:eastAsia="en-US"/>
        </w:rPr>
        <w:t>mass spectrometry</w:t>
      </w:r>
      <w:r w:rsidRPr="00551CFD">
        <w:rPr>
          <w:rFonts w:ascii="Calibri" w:eastAsiaTheme="minorEastAsia" w:hAnsi="Calibri" w:cs="Calibri"/>
          <w:lang w:eastAsia="en-US"/>
        </w:rPr>
        <w:t xml:space="preserve">, or </w:t>
      </w:r>
      <w:r w:rsidR="0053389B" w:rsidRPr="00551CFD">
        <w:rPr>
          <w:rFonts w:ascii="Calibri" w:eastAsiaTheme="minorEastAsia" w:hAnsi="Calibri" w:cs="Calibri"/>
          <w:lang w:eastAsia="en-US"/>
        </w:rPr>
        <w:t>regular</w:t>
      </w:r>
      <w:r w:rsidRPr="00551CFD">
        <w:rPr>
          <w:rFonts w:ascii="Calibri" w:eastAsiaTheme="minorEastAsia" w:hAnsi="Calibri" w:cs="Calibri"/>
          <w:lang w:eastAsia="en-US"/>
        </w:rPr>
        <w:t xml:space="preserve"> Raman</w:t>
      </w:r>
      <w:r w:rsidR="0053389B" w:rsidRPr="00551CFD">
        <w:rPr>
          <w:rFonts w:ascii="Calibri" w:eastAsiaTheme="minorEastAsia" w:hAnsi="Calibri" w:cs="Calibri"/>
          <w:lang w:eastAsia="en-US"/>
        </w:rPr>
        <w:t xml:space="preserve"> scattering</w:t>
      </w:r>
      <w:r w:rsidR="00072CCA" w:rsidRPr="00551CFD">
        <w:rPr>
          <w:rFonts w:ascii="Calibri" w:eastAsiaTheme="minorEastAsia" w:hAnsi="Calibri" w:cs="Calibri"/>
          <w:lang w:eastAsia="en-US"/>
        </w:rPr>
        <w:t xml:space="preserve"> that require large sample volumes and cannot resolve single vesicles</w:t>
      </w:r>
      <w:r w:rsidR="0043664E" w:rsidRPr="00551CFD">
        <w:rPr>
          <w:rFonts w:ascii="Calibri" w:eastAsiaTheme="minorEastAsia" w:hAnsi="Calibri" w:cs="Calibri"/>
          <w:lang w:eastAsia="en-US"/>
        </w:rPr>
        <w:fldChar w:fldCharType="begin">
          <w:fldData xml:space="preserve">PEVuZE5vdGU+PENpdGU+PEF1dGhvcj5RaXU8L0F1dGhvcj48WWVhcj4yMDIzPC9ZZWFyPjxSZWNO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</w:fldData>
        </w:fldChar>
      </w:r>
      <w:r w:rsidR="0043664E" w:rsidRPr="00551CFD">
        <w:rPr>
          <w:rFonts w:ascii="Calibri" w:eastAsiaTheme="minorEastAsia" w:hAnsi="Calibri" w:cs="Calibri"/>
          <w:lang w:eastAsia="en-US"/>
        </w:rPr>
        <w:instrText xml:space="preserve"> ADDIN EN.CITE </w:instrText>
      </w:r>
      <w:r w:rsidR="0043664E" w:rsidRPr="00551CFD">
        <w:rPr>
          <w:rFonts w:ascii="Calibri" w:eastAsiaTheme="minorEastAsia" w:hAnsi="Calibri" w:cs="Calibri"/>
          <w:lang w:eastAsia="en-US"/>
        </w:rPr>
        <w:fldChar w:fldCharType="begin">
          <w:fldData xml:space="preserve">PEVuZE5vdGU+PENpdGU+PEF1dGhvcj5RaXU8L0F1dGhvcj48WWVhcj4yMDIzPC9ZZWFyPjxSZWNO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</w:fldData>
        </w:fldChar>
      </w:r>
      <w:r w:rsidR="0043664E" w:rsidRPr="00551CFD">
        <w:rPr>
          <w:rFonts w:ascii="Calibri" w:eastAsiaTheme="minorEastAsia" w:hAnsi="Calibri" w:cs="Calibri"/>
          <w:lang w:eastAsia="en-US"/>
        </w:rPr>
        <w:instrText xml:space="preserve"> ADDIN EN.CITE.DATA </w:instrText>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end"/>
      </w:r>
      <w:r w:rsidR="0043664E" w:rsidRPr="00551CFD">
        <w:rPr>
          <w:rFonts w:ascii="Calibri" w:eastAsiaTheme="minorEastAsia" w:hAnsi="Calibri" w:cs="Calibri"/>
          <w:lang w:eastAsia="en-US"/>
        </w:rPr>
      </w:r>
      <w:r w:rsidR="0043664E" w:rsidRPr="00551CFD">
        <w:rPr>
          <w:rFonts w:ascii="Calibri" w:eastAsiaTheme="minorEastAsia" w:hAnsi="Calibri" w:cs="Calibri"/>
          <w:lang w:eastAsia="en-US"/>
        </w:rPr>
        <w:fldChar w:fldCharType="separate"/>
      </w:r>
      <w:r w:rsidR="0043664E" w:rsidRPr="00551CFD">
        <w:rPr>
          <w:rFonts w:ascii="Calibri" w:eastAsiaTheme="minorEastAsia" w:hAnsi="Calibri" w:cs="Calibri"/>
          <w:noProof/>
          <w:vertAlign w:val="superscript"/>
          <w:lang w:eastAsia="en-US"/>
        </w:rPr>
        <w:t>20</w:t>
      </w:r>
      <w:r w:rsidR="0043664E" w:rsidRPr="00551CFD">
        <w:rPr>
          <w:rFonts w:ascii="Calibri" w:eastAsiaTheme="minorEastAsia" w:hAnsi="Calibri" w:cs="Calibri"/>
          <w:lang w:eastAsia="en-US"/>
        </w:rPr>
        <w:fldChar w:fldCharType="end"/>
      </w:r>
      <w:r w:rsidR="0053389B" w:rsidRPr="00551CFD">
        <w:rPr>
          <w:rFonts w:ascii="Calibri" w:eastAsiaTheme="minorEastAsia" w:hAnsi="Calibri" w:cs="Calibri"/>
          <w:lang w:eastAsia="en-US"/>
        </w:rPr>
        <w:t xml:space="preserve">, </w:t>
      </w:r>
      <w:r w:rsidR="00072CCA" w:rsidRPr="00551CFD">
        <w:rPr>
          <w:rFonts w:ascii="Calibri" w:eastAsiaTheme="minorEastAsia" w:hAnsi="Calibri" w:cs="Calibri"/>
          <w:lang w:eastAsia="en-US"/>
        </w:rPr>
        <w:t>our</w:t>
      </w:r>
      <w:r w:rsidRPr="00551CFD">
        <w:rPr>
          <w:rFonts w:ascii="Calibri" w:eastAsiaTheme="minorEastAsia" w:hAnsi="Calibri" w:cs="Calibri"/>
          <w:lang w:eastAsia="en-US"/>
        </w:rPr>
        <w:t xml:space="preserve"> single-vesicle SERS platform offers superior sensitivity, throughput, and molecular resolution. This workflow is appropriate for researchers aiming to develop minimally invasive, high-resolution diagnostic tools or to explore sEV heterogeneity and drug-loading efficiency in individualized therapeutic studies</w:t>
      </w:r>
      <w:r w:rsidR="0053389B" w:rsidRPr="00551CFD">
        <w:rPr>
          <w:rFonts w:ascii="Calibri" w:eastAsiaTheme="minorEastAsia" w:hAnsi="Calibri" w:cs="Calibri"/>
          <w:lang w:eastAsia="en-US"/>
        </w:rPr>
        <w:t xml:space="preserve">. In this protocol, we demonstrate how our SERS platform utilizes single sEVs to enable disease detection and therapeutic applications, particularly in cancer, including the whole workflow of vesicle isolation, plasmonic substrate preparation, Raman acquisition, and data analysis with machine </w:t>
      </w:r>
      <w:r w:rsidR="0053389B" w:rsidRPr="00575596">
        <w:rPr>
          <w:rFonts w:ascii="Calibri" w:eastAsiaTheme="minorEastAsia" w:hAnsi="Calibri" w:cs="Calibri"/>
          <w:lang w:eastAsia="en-US"/>
        </w:rPr>
        <w:t xml:space="preserve">learning. </w:t>
      </w:r>
    </w:p>
    <w:p w14:paraId="05B27624" w14:textId="77777777" w:rsidR="00575596" w:rsidRPr="00575596" w:rsidRDefault="00575596" w:rsidP="00575596">
      <w:pPr>
        <w:pStyle w:val="NormalWeb"/>
        <w:spacing w:before="0" w:beforeAutospacing="0" w:after="0" w:afterAutospacing="0"/>
        <w:rPr>
          <w:rFonts w:ascii="Calibri" w:eastAsiaTheme="minorEastAsia" w:hAnsi="Calibri" w:cs="Calibri"/>
          <w:lang w:eastAsia="en-US"/>
        </w:rPr>
      </w:pPr>
    </w:p>
    <w:p w14:paraId="32A92E82" w14:textId="36DDC2E6" w:rsidR="006E4797" w:rsidRPr="00575596" w:rsidRDefault="00551D82" w:rsidP="00575596">
      <w:r w:rsidRPr="00575596">
        <w:rPr>
          <w:b/>
        </w:rPr>
        <w:t>PROTOCOL</w:t>
      </w:r>
    </w:p>
    <w:p w14:paraId="66EBEB66" w14:textId="77777777" w:rsidR="00065CF4" w:rsidRPr="00575596" w:rsidRDefault="00065CF4" w:rsidP="00575596">
      <w:r w:rsidRPr="00575596">
        <w:t>The collection of human specimens was conducted in accordance with the Declaration of Helsinki and was approved by the Institutional Review Board (IRB) of UCLA. All donors provided written informed consent prior to their participation in the study.</w:t>
      </w:r>
    </w:p>
    <w:p w14:paraId="0EB876B8" w14:textId="77777777" w:rsidR="00745659" w:rsidRPr="00575596" w:rsidRDefault="00745659" w:rsidP="00575596"/>
    <w:p w14:paraId="478E0EDA" w14:textId="748AB13E" w:rsidR="00101129" w:rsidRPr="00575596" w:rsidRDefault="00B36C12" w:rsidP="00575596">
      <w:pPr>
        <w:jc w:val="left"/>
        <w:rPr>
          <w:lang w:eastAsia="zh-CN"/>
        </w:rPr>
      </w:pPr>
      <w:r w:rsidRPr="00575596">
        <w:t xml:space="preserve">NOTE: </w:t>
      </w:r>
      <w:r w:rsidR="008E1887" w:rsidRPr="00575596">
        <w:t>A total of 4 cell lines</w:t>
      </w:r>
      <w:r w:rsidR="00597D23" w:rsidRPr="00575596">
        <w:t xml:space="preserve">, AGS (CRL-1739), A549 (CCL-185), NCI-N87 (CRL-5822), Hs 738.St/Int (CRL-7869), </w:t>
      </w:r>
      <w:r w:rsidR="00E236EF" w:rsidRPr="00575596">
        <w:t>all purchased from a commercial vendor, were used in this study</w:t>
      </w:r>
      <w:r w:rsidR="008E1887" w:rsidRPr="00575596">
        <w:t>.</w:t>
      </w:r>
      <w:r w:rsidR="00597D23" w:rsidRPr="00575596">
        <w:t xml:space="preserve"> These cell lines were cultured and passaged strictly according to the vendor’s instructions and reagents. The conditioned media were collected and stored at -20 °C before being processed.</w:t>
      </w:r>
      <w:r w:rsidR="008E1887" w:rsidRPr="00575596">
        <w:t xml:space="preserve"> At Samsung Medical Center in Korea, donors voluntarily contributed tissue, plasma, and saliva specimens. Gastric cancer tissue was obtained during surgical resection, while biopsies from non-cancer controls were collected </w:t>
      </w:r>
      <w:r w:rsidR="008E1887" w:rsidRPr="00575596">
        <w:rPr>
          <w:i/>
          <w:iCs/>
        </w:rPr>
        <w:t>via</w:t>
      </w:r>
      <w:r w:rsidR="008E1887" w:rsidRPr="00575596">
        <w:t xml:space="preserve"> endoscopy.</w:t>
      </w:r>
      <w:r w:rsidR="00634ABA" w:rsidRPr="00575596">
        <w:t xml:space="preserve"> Plasma was gathered in EDTA tubes according to standard clinical protocols. About 5 mL of unstimulated whole saliva was collected from each subject, then centrifuged at 2,600 × </w:t>
      </w:r>
      <w:r w:rsidR="00634ABA" w:rsidRPr="00575596">
        <w:rPr>
          <w:i/>
          <w:iCs/>
        </w:rPr>
        <w:t>g</w:t>
      </w:r>
      <w:r w:rsidR="00634ABA" w:rsidRPr="00575596">
        <w:t xml:space="preserve"> for 15 min at 4 °C. To preserve extracellular RNA, the supernatant was supplemented with </w:t>
      </w:r>
      <w:proofErr w:type="spellStart"/>
      <w:r w:rsidR="00634ABA" w:rsidRPr="00575596">
        <w:t>SUPERase</w:t>
      </w:r>
      <w:proofErr w:type="spellEnd"/>
      <w:r w:rsidR="00634ABA" w:rsidRPr="00575596">
        <w:t>-In RNase inhibitor at 20 U/</w:t>
      </w:r>
      <w:proofErr w:type="spellStart"/>
      <w:r w:rsidR="00634ABA" w:rsidRPr="00575596">
        <w:t>mL.</w:t>
      </w:r>
      <w:proofErr w:type="spellEnd"/>
      <w:r w:rsidR="00634ABA" w:rsidRPr="00575596">
        <w:t xml:space="preserve"> All specimens were kept at </w:t>
      </w:r>
      <w:r w:rsidR="00597D23" w:rsidRPr="00575596">
        <w:t>-</w:t>
      </w:r>
      <w:r w:rsidR="00634ABA" w:rsidRPr="00575596">
        <w:t>80 °C until further processing.</w:t>
      </w:r>
      <w:r w:rsidR="00C6175D" w:rsidRPr="00575596">
        <w:rPr>
          <w:lang w:eastAsia="zh-CN"/>
        </w:rPr>
        <w:t xml:space="preserve"> </w:t>
      </w:r>
      <w:r w:rsidR="00E236EF" w:rsidRPr="00575596">
        <w:rPr>
          <w:lang w:eastAsia="zh-CN"/>
        </w:rPr>
        <w:t>sEVs were isolated from conditioned media and clinical specimens following established protocols</w:t>
      </w:r>
      <w:r w:rsidR="004206AB" w:rsidRPr="00575596">
        <w:rPr>
          <w:lang w:eastAsia="zh-CN"/>
        </w:rPr>
        <w:fldChar w:fldCharType="begin"/>
      </w:r>
      <w:r w:rsidR="002551BB" w:rsidRPr="00575596">
        <w:rPr>
          <w:lang w:eastAsia="zh-CN"/>
        </w:rPr>
        <w:instrText xml:space="preserve"> ADDIN EN.CITE &lt;EndNote&gt;&lt;Cite&gt;&lt;Author&gt;Akbar&lt;/Author&gt;&lt;Year&gt;2021&lt;/Year&gt;&lt;RecNum&gt;279&lt;/RecNum&gt;&lt;DisplayText&gt;&lt;style face="superscript"&gt;21&lt;/style&gt;&lt;/DisplayText&gt;&lt;record&gt;&lt;rec-number&gt;279&lt;/rec-number&gt;&lt;foreign-keys&gt;&lt;key app="EN" db-id="pftf5t59gasvpde9x5tvad5cadspz2ex9xtd" timestamp="1759211958"&gt;279&lt;/key&gt;&lt;/foreign-keys&gt;&lt;ref-type name="Book"&gt;6&lt;/ref-type&gt;&lt;contributors&gt;&lt;authors&gt;&lt;author&gt;Akbar, Naveed&lt;/author&gt;&lt;author&gt;Pinnick, Katherine E.&lt;/author&gt;&lt;author&gt;Paget, Daan&lt;/author&gt;&lt;author&gt;Choudhury, Robin P.&lt;/author&gt;&lt;/authors&gt;&lt;/contributors&gt;&lt;titles&gt;&lt;title&gt;Isolation and Characterization of Human Adipocyte-Derived Extracellular Vesicles using Filtration and Ultracentrifugation&lt;/title&gt;&lt;/titles&gt;&lt;pages&gt;e61979&lt;/pages&gt;&lt;volume&gt;170&lt;/volume&gt;&lt;number&gt;170&lt;/number&gt;&lt;dates&gt;&lt;year&gt;2021&lt;/year&gt;&lt;/dates&gt;&lt;publisher&gt;1940-087X&lt;/publisher&gt;&lt;urls&gt;&lt;related-urls&gt;&lt;url&gt;https://app.jove.com/61979&lt;/url&gt;&lt;/related-urls&gt;&lt;/urls&gt;&lt;electronic-resource-num&gt;doi:10.3791/61979&lt;/electronic-resource-num&gt;&lt;/record&gt;&lt;/Cite&gt;&lt;/EndNote&gt;</w:instrText>
      </w:r>
      <w:r w:rsidR="004206AB" w:rsidRPr="00575596">
        <w:rPr>
          <w:lang w:eastAsia="zh-CN"/>
        </w:rPr>
        <w:fldChar w:fldCharType="separate"/>
      </w:r>
      <w:r w:rsidR="002551BB" w:rsidRPr="00575596">
        <w:rPr>
          <w:noProof/>
          <w:vertAlign w:val="superscript"/>
          <w:lang w:eastAsia="zh-CN"/>
        </w:rPr>
        <w:t>21</w:t>
      </w:r>
      <w:r w:rsidR="004206AB" w:rsidRPr="00575596">
        <w:rPr>
          <w:lang w:eastAsia="zh-CN"/>
        </w:rPr>
        <w:fldChar w:fldCharType="end"/>
      </w:r>
      <w:r w:rsidRPr="00575596">
        <w:rPr>
          <w:lang w:eastAsia="zh-CN"/>
        </w:rPr>
        <w:t>.</w:t>
      </w:r>
    </w:p>
    <w:p w14:paraId="21F71ED8" w14:textId="77777777" w:rsidR="00101129" w:rsidRPr="00575596" w:rsidRDefault="00101129" w:rsidP="00575596">
      <w:pPr>
        <w:jc w:val="left"/>
      </w:pPr>
    </w:p>
    <w:p w14:paraId="1D71F1DA" w14:textId="3CEAD3C3" w:rsidR="00065CF4" w:rsidRPr="00575596" w:rsidRDefault="00065CF4" w:rsidP="00575596">
      <w:pPr>
        <w:pStyle w:val="ListParagraph"/>
        <w:numPr>
          <w:ilvl w:val="0"/>
          <w:numId w:val="26"/>
        </w:numPr>
        <w:spacing w:after="0" w:line="240" w:lineRule="auto"/>
        <w:ind w:left="0" w:firstLine="0"/>
        <w:contextualSpacing w:val="0"/>
        <w:rPr>
          <w:rFonts w:ascii="Calibri" w:hAnsi="Calibri" w:cs="Calibri"/>
          <w:b/>
          <w:bCs/>
          <w:sz w:val="24"/>
          <w:szCs w:val="24"/>
        </w:rPr>
      </w:pPr>
      <w:r w:rsidRPr="00575596">
        <w:rPr>
          <w:rFonts w:ascii="Calibri" w:hAnsi="Calibri" w:cs="Calibri"/>
          <w:b/>
          <w:bCs/>
          <w:sz w:val="24"/>
          <w:szCs w:val="24"/>
        </w:rPr>
        <w:t xml:space="preserve">sEV </w:t>
      </w:r>
      <w:r w:rsidR="00B36C12" w:rsidRPr="00575596">
        <w:rPr>
          <w:rFonts w:ascii="Calibri" w:hAnsi="Calibri" w:cs="Calibri"/>
          <w:b/>
          <w:bCs/>
          <w:sz w:val="24"/>
          <w:szCs w:val="24"/>
        </w:rPr>
        <w:t>isolation and characterization</w:t>
      </w:r>
    </w:p>
    <w:p w14:paraId="638F4663" w14:textId="77777777" w:rsidR="00065CF4" w:rsidRPr="00575596" w:rsidRDefault="00065CF4" w:rsidP="00575596">
      <w:pPr>
        <w:pStyle w:val="ListParagraph"/>
        <w:spacing w:after="0" w:line="240" w:lineRule="auto"/>
        <w:ind w:left="0"/>
        <w:contextualSpacing w:val="0"/>
        <w:rPr>
          <w:rFonts w:ascii="Calibri" w:hAnsi="Calibri" w:cs="Calibri"/>
          <w:sz w:val="24"/>
          <w:szCs w:val="24"/>
        </w:rPr>
      </w:pPr>
    </w:p>
    <w:p w14:paraId="20DDAD01" w14:textId="07BE8080" w:rsidR="00065CF4" w:rsidRPr="00575596" w:rsidRDefault="00065CF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Prepare sEV </w:t>
      </w:r>
      <w:r w:rsidR="00B36C12" w:rsidRPr="00575596">
        <w:rPr>
          <w:rFonts w:ascii="Calibri" w:hAnsi="Calibri" w:cs="Calibri"/>
          <w:sz w:val="24"/>
          <w:szCs w:val="24"/>
        </w:rPr>
        <w:t>s</w:t>
      </w:r>
      <w:r w:rsidRPr="00575596">
        <w:rPr>
          <w:rFonts w:ascii="Calibri" w:hAnsi="Calibri" w:cs="Calibri"/>
          <w:sz w:val="24"/>
          <w:szCs w:val="24"/>
        </w:rPr>
        <w:t>amples</w:t>
      </w:r>
    </w:p>
    <w:p w14:paraId="061C6AA3" w14:textId="77777777" w:rsidR="00B36C12" w:rsidRPr="00575596" w:rsidRDefault="00B36C12" w:rsidP="00575596">
      <w:pPr>
        <w:pStyle w:val="ListParagraph"/>
        <w:spacing w:after="0" w:line="240" w:lineRule="auto"/>
        <w:ind w:left="0"/>
        <w:contextualSpacing w:val="0"/>
        <w:rPr>
          <w:rFonts w:ascii="Calibri" w:hAnsi="Calibri" w:cs="Calibri"/>
          <w:sz w:val="24"/>
          <w:szCs w:val="24"/>
        </w:rPr>
      </w:pPr>
    </w:p>
    <w:p w14:paraId="276CC901" w14:textId="77777777"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 Thaw the cleared cell culture supernatant completely at room temperature.</w:t>
      </w:r>
    </w:p>
    <w:p w14:paraId="182CD9A0" w14:textId="77777777" w:rsidR="00B36C12" w:rsidRPr="00575596" w:rsidRDefault="00B36C12" w:rsidP="00575596">
      <w:pPr>
        <w:pStyle w:val="ListParagraph"/>
        <w:spacing w:after="0" w:line="240" w:lineRule="auto"/>
        <w:ind w:left="0"/>
        <w:contextualSpacing w:val="0"/>
        <w:rPr>
          <w:rFonts w:ascii="Calibri" w:hAnsi="Calibri" w:cs="Calibri"/>
          <w:sz w:val="24"/>
          <w:szCs w:val="24"/>
        </w:rPr>
      </w:pPr>
    </w:p>
    <w:p w14:paraId="2A8C8837" w14:textId="77777777"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Pass the supernatant through a sterile 0.22 µm syringe filter to remove debris and larger contaminants.</w:t>
      </w:r>
    </w:p>
    <w:p w14:paraId="00F7B835" w14:textId="77777777" w:rsidR="00B36C12" w:rsidRPr="00575596" w:rsidRDefault="00B36C12" w:rsidP="00575596"/>
    <w:p w14:paraId="6D57A580" w14:textId="77777777"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Equilibrate a 35 nm size-exclusion chromatography (SEC) column with 1× PBS solution.</w:t>
      </w:r>
    </w:p>
    <w:p w14:paraId="052FB05D" w14:textId="77777777" w:rsidR="00B36C12" w:rsidRPr="00575596" w:rsidRDefault="00B36C12" w:rsidP="00575596"/>
    <w:p w14:paraId="7FA75FBF" w14:textId="77777777"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Apply 500 µL of the filtered sample to the column.</w:t>
      </w:r>
    </w:p>
    <w:p w14:paraId="460049A7" w14:textId="77777777" w:rsidR="00B36C12" w:rsidRPr="00575596" w:rsidRDefault="00B36C12" w:rsidP="00575596"/>
    <w:p w14:paraId="785A4CBF" w14:textId="77777777"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Elute the sample with 1x PBS according to the manufacturer's instructions.</w:t>
      </w:r>
    </w:p>
    <w:p w14:paraId="16BF2CEA" w14:textId="77777777" w:rsidR="00B36C12" w:rsidRPr="00575596" w:rsidRDefault="00B36C12" w:rsidP="00575596"/>
    <w:p w14:paraId="05066936" w14:textId="7BDD6AE2"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Collect the EV</w:t>
      </w:r>
      <w:r w:rsidRPr="00575596">
        <w:rPr>
          <w:rFonts w:ascii="Cambria Math" w:eastAsia="MS Gothic" w:hAnsi="Cambria Math" w:cs="Cambria Math"/>
          <w:sz w:val="24"/>
          <w:szCs w:val="24"/>
        </w:rPr>
        <w:t>‑</w:t>
      </w:r>
      <w:r w:rsidRPr="00575596">
        <w:rPr>
          <w:rFonts w:ascii="Calibri" w:hAnsi="Calibri" w:cs="Calibri"/>
          <w:sz w:val="24"/>
          <w:szCs w:val="24"/>
        </w:rPr>
        <w:t>enriched fractions and store them in clean vials at −20 °C.</w:t>
      </w:r>
    </w:p>
    <w:p w14:paraId="0BC78B71" w14:textId="77777777" w:rsidR="00065CF4" w:rsidRPr="00575596" w:rsidRDefault="00065CF4" w:rsidP="00575596">
      <w:pPr>
        <w:pStyle w:val="ListParagraph"/>
        <w:spacing w:after="0" w:line="240" w:lineRule="auto"/>
        <w:ind w:left="0"/>
        <w:contextualSpacing w:val="0"/>
        <w:rPr>
          <w:rFonts w:ascii="Calibri" w:hAnsi="Calibri" w:cs="Calibri"/>
          <w:sz w:val="24"/>
          <w:szCs w:val="24"/>
        </w:rPr>
      </w:pPr>
    </w:p>
    <w:p w14:paraId="3E75AB6A" w14:textId="4C4B4A39" w:rsidR="00065CF4" w:rsidRPr="00575596" w:rsidRDefault="00065CF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Determine </w:t>
      </w:r>
      <w:r w:rsidR="00B36C12" w:rsidRPr="00575596">
        <w:rPr>
          <w:rFonts w:ascii="Calibri" w:hAnsi="Calibri" w:cs="Calibri"/>
          <w:sz w:val="24"/>
          <w:szCs w:val="24"/>
        </w:rPr>
        <w:t>particle concentration and size</w:t>
      </w:r>
    </w:p>
    <w:p w14:paraId="588675C0" w14:textId="77777777" w:rsidR="00B36C12" w:rsidRPr="00575596" w:rsidRDefault="00B36C12" w:rsidP="00575596">
      <w:pPr>
        <w:pStyle w:val="ListParagraph"/>
        <w:spacing w:after="0" w:line="240" w:lineRule="auto"/>
        <w:ind w:left="0"/>
        <w:contextualSpacing w:val="0"/>
        <w:rPr>
          <w:rFonts w:ascii="Calibri" w:hAnsi="Calibri" w:cs="Calibri"/>
          <w:sz w:val="24"/>
          <w:szCs w:val="24"/>
        </w:rPr>
      </w:pPr>
    </w:p>
    <w:p w14:paraId="7613E38C" w14:textId="2C555157"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Dilute sEVs samples in sterile DPBS to a final particle concentration of 10⁷–10⁹ particles/</w:t>
      </w:r>
      <w:proofErr w:type="spellStart"/>
      <w:r w:rsidRPr="00575596">
        <w:rPr>
          <w:rFonts w:ascii="Calibri" w:hAnsi="Calibri" w:cs="Calibri"/>
          <w:sz w:val="24"/>
          <w:szCs w:val="24"/>
        </w:rPr>
        <w:t>mL.</w:t>
      </w:r>
      <w:proofErr w:type="spellEnd"/>
    </w:p>
    <w:p w14:paraId="5623807A" w14:textId="77777777" w:rsidR="00B36C12" w:rsidRPr="00575596" w:rsidRDefault="00B36C12" w:rsidP="00575596">
      <w:pPr>
        <w:pStyle w:val="ListParagraph"/>
        <w:spacing w:after="0" w:line="240" w:lineRule="auto"/>
        <w:ind w:left="0"/>
        <w:contextualSpacing w:val="0"/>
        <w:rPr>
          <w:rFonts w:ascii="Calibri" w:hAnsi="Calibri" w:cs="Calibri"/>
          <w:sz w:val="24"/>
          <w:szCs w:val="24"/>
        </w:rPr>
      </w:pPr>
    </w:p>
    <w:p w14:paraId="62AD77AE" w14:textId="5F8DD46B"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Using a nanoparticle tracking analysis instrument, record five 60</w:t>
      </w:r>
      <w:r w:rsidR="00B36C12" w:rsidRPr="00575596">
        <w:rPr>
          <w:rFonts w:ascii="Calibri" w:hAnsi="Calibri" w:cs="Calibri"/>
          <w:sz w:val="24"/>
          <w:szCs w:val="24"/>
        </w:rPr>
        <w:t xml:space="preserve"> </w:t>
      </w:r>
      <w:r w:rsidRPr="00575596">
        <w:rPr>
          <w:rFonts w:ascii="Calibri" w:hAnsi="Calibri" w:cs="Calibri"/>
          <w:sz w:val="24"/>
          <w:szCs w:val="24"/>
        </w:rPr>
        <w:t>s videos per sample. Use a camera level of 14 and a constant flow rate setting of 25.</w:t>
      </w:r>
    </w:p>
    <w:p w14:paraId="711ECC80" w14:textId="77777777" w:rsidR="00B36C12" w:rsidRPr="00575596" w:rsidRDefault="00B36C12" w:rsidP="00575596"/>
    <w:p w14:paraId="6E03AE88" w14:textId="6ADFBD0A"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Analyze the videos with the instrument's software, applying the dilution factor to determine the final particle concentration (particles/mL) and mean diameter (nm).</w:t>
      </w:r>
    </w:p>
    <w:p w14:paraId="6EC1B133" w14:textId="77777777" w:rsidR="00065CF4" w:rsidRPr="00575596" w:rsidRDefault="00065CF4" w:rsidP="00575596">
      <w:pPr>
        <w:pStyle w:val="ListParagraph"/>
        <w:spacing w:after="0" w:line="240" w:lineRule="auto"/>
        <w:ind w:left="0"/>
        <w:contextualSpacing w:val="0"/>
        <w:rPr>
          <w:rFonts w:ascii="Calibri" w:hAnsi="Calibri" w:cs="Calibri"/>
          <w:sz w:val="24"/>
          <w:szCs w:val="24"/>
        </w:rPr>
      </w:pPr>
    </w:p>
    <w:p w14:paraId="55D1C606" w14:textId="62C18770" w:rsidR="00065CF4" w:rsidRPr="00575596" w:rsidRDefault="00065CF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Characterize </w:t>
      </w:r>
      <w:proofErr w:type="spellStart"/>
      <w:r w:rsidR="003C4CDE" w:rsidRPr="00575596">
        <w:rPr>
          <w:rFonts w:ascii="Calibri" w:hAnsi="Calibri" w:cs="Calibri"/>
          <w:sz w:val="24"/>
          <w:szCs w:val="24"/>
        </w:rPr>
        <w:t>t</w:t>
      </w:r>
      <w:r w:rsidRPr="00575596">
        <w:rPr>
          <w:rFonts w:ascii="Calibri" w:hAnsi="Calibri" w:cs="Calibri"/>
          <w:sz w:val="24"/>
          <w:szCs w:val="24"/>
        </w:rPr>
        <w:t>etraspanin</w:t>
      </w:r>
      <w:proofErr w:type="spellEnd"/>
      <w:r w:rsidRPr="00575596">
        <w:rPr>
          <w:rFonts w:ascii="Calibri" w:hAnsi="Calibri" w:cs="Calibri"/>
          <w:sz w:val="24"/>
          <w:szCs w:val="24"/>
        </w:rPr>
        <w:t xml:space="preserve"> </w:t>
      </w:r>
      <w:r w:rsidR="003C4CDE" w:rsidRPr="00575596">
        <w:rPr>
          <w:rFonts w:ascii="Calibri" w:hAnsi="Calibri" w:cs="Calibri"/>
          <w:sz w:val="24"/>
          <w:szCs w:val="24"/>
        </w:rPr>
        <w:t>e</w:t>
      </w:r>
      <w:r w:rsidRPr="00575596">
        <w:rPr>
          <w:rFonts w:ascii="Calibri" w:hAnsi="Calibri" w:cs="Calibri"/>
          <w:sz w:val="24"/>
          <w:szCs w:val="24"/>
        </w:rPr>
        <w:t>xpression</w:t>
      </w:r>
    </w:p>
    <w:p w14:paraId="3C92DABE" w14:textId="77777777" w:rsidR="003C4CDE" w:rsidRPr="00575596" w:rsidRDefault="003C4CDE" w:rsidP="00575596">
      <w:pPr>
        <w:pStyle w:val="ListParagraph"/>
        <w:spacing w:after="0" w:line="240" w:lineRule="auto"/>
        <w:ind w:left="0"/>
        <w:contextualSpacing w:val="0"/>
        <w:rPr>
          <w:rFonts w:ascii="Calibri" w:hAnsi="Calibri" w:cs="Calibri"/>
          <w:sz w:val="24"/>
          <w:szCs w:val="24"/>
        </w:rPr>
      </w:pPr>
    </w:p>
    <w:p w14:paraId="3075309A" w14:textId="31CD31AC"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lastRenderedPageBreak/>
        <w:t xml:space="preserve">Pre-scan human </w:t>
      </w:r>
      <w:proofErr w:type="spellStart"/>
      <w:r w:rsidRPr="00575596">
        <w:rPr>
          <w:rFonts w:ascii="Calibri" w:hAnsi="Calibri" w:cs="Calibri"/>
          <w:sz w:val="24"/>
          <w:szCs w:val="24"/>
        </w:rPr>
        <w:t>tetraspanin</w:t>
      </w:r>
      <w:proofErr w:type="spellEnd"/>
      <w:r w:rsidRPr="00575596">
        <w:rPr>
          <w:rFonts w:ascii="Calibri" w:hAnsi="Calibri" w:cs="Calibri"/>
          <w:sz w:val="24"/>
          <w:szCs w:val="24"/>
        </w:rPr>
        <w:t xml:space="preserve"> chips (</w:t>
      </w:r>
      <w:r w:rsidR="00EE25CF" w:rsidRPr="00575596">
        <w:rPr>
          <w:rFonts w:ascii="Calibri" w:hAnsi="Calibri" w:cs="Calibri"/>
          <w:sz w:val="24"/>
          <w:szCs w:val="24"/>
        </w:rPr>
        <w:t xml:space="preserve">1 cm </w:t>
      </w:r>
      <w:r w:rsidR="00497C50" w:rsidRPr="00575596">
        <w:rPr>
          <w:rStyle w:val="Strong"/>
          <w:rFonts w:ascii="Calibri" w:hAnsi="Calibri" w:cs="Calibri"/>
          <w:b w:val="0"/>
          <w:bCs w:val="0"/>
          <w:sz w:val="24"/>
          <w:szCs w:val="24"/>
        </w:rPr>
        <w:t>×</w:t>
      </w:r>
      <w:r w:rsidR="00EE25CF" w:rsidRPr="00575596">
        <w:rPr>
          <w:rFonts w:ascii="Calibri" w:hAnsi="Calibri" w:cs="Calibri"/>
          <w:sz w:val="24"/>
          <w:szCs w:val="24"/>
        </w:rPr>
        <w:t xml:space="preserve"> 1</w:t>
      </w:r>
      <w:r w:rsidR="00E66917" w:rsidRPr="00575596">
        <w:rPr>
          <w:rFonts w:ascii="Calibri" w:hAnsi="Calibri" w:cs="Calibri"/>
          <w:sz w:val="24"/>
          <w:szCs w:val="24"/>
        </w:rPr>
        <w:t xml:space="preserve"> </w:t>
      </w:r>
      <w:r w:rsidR="00EE25CF" w:rsidRPr="00575596">
        <w:rPr>
          <w:rFonts w:ascii="Calibri" w:hAnsi="Calibri" w:cs="Calibri"/>
          <w:sz w:val="24"/>
          <w:szCs w:val="24"/>
        </w:rPr>
        <w:t xml:space="preserve">cm, </w:t>
      </w:r>
      <w:r w:rsidRPr="00575596">
        <w:rPr>
          <w:rFonts w:ascii="Calibri" w:hAnsi="Calibri" w:cs="Calibri"/>
          <w:sz w:val="24"/>
          <w:szCs w:val="24"/>
        </w:rPr>
        <w:t>pre-coated with anti-CD9, anti-CD63, and anti-CD81) to establish a baseline signal.</w:t>
      </w:r>
    </w:p>
    <w:p w14:paraId="4B6C8F86" w14:textId="77777777" w:rsidR="003C4CDE" w:rsidRPr="00575596" w:rsidRDefault="003C4CDE" w:rsidP="00575596">
      <w:pPr>
        <w:pStyle w:val="ListParagraph"/>
        <w:spacing w:after="0" w:line="240" w:lineRule="auto"/>
        <w:ind w:left="0"/>
        <w:contextualSpacing w:val="0"/>
        <w:rPr>
          <w:rFonts w:ascii="Calibri" w:hAnsi="Calibri" w:cs="Calibri"/>
          <w:sz w:val="24"/>
          <w:szCs w:val="24"/>
        </w:rPr>
      </w:pPr>
    </w:p>
    <w:p w14:paraId="31B707CC" w14:textId="57C56ED1"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Load diluted sEV samples onto the chips in a sealed 24-well plate and incubate overnight at room temperature.</w:t>
      </w:r>
    </w:p>
    <w:p w14:paraId="767F84B0" w14:textId="77777777" w:rsidR="003C4CDE" w:rsidRPr="00575596" w:rsidRDefault="003C4CDE" w:rsidP="00575596"/>
    <w:p w14:paraId="3F431519" w14:textId="491BC703"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Add </w:t>
      </w:r>
      <w:r w:rsidR="00EE25CF" w:rsidRPr="00575596">
        <w:rPr>
          <w:rFonts w:ascii="Calibri" w:hAnsi="Calibri" w:cs="Calibri"/>
          <w:sz w:val="24"/>
          <w:szCs w:val="24"/>
        </w:rPr>
        <w:t>35 µL</w:t>
      </w:r>
      <w:r w:rsidR="00E66917" w:rsidRPr="00575596">
        <w:rPr>
          <w:rFonts w:ascii="Calibri" w:hAnsi="Calibri" w:cs="Calibri"/>
          <w:sz w:val="24"/>
          <w:szCs w:val="24"/>
        </w:rPr>
        <w:t xml:space="preserve"> of</w:t>
      </w:r>
      <w:r w:rsidR="00EE25CF" w:rsidRPr="00575596">
        <w:rPr>
          <w:rFonts w:ascii="Calibri" w:hAnsi="Calibri" w:cs="Calibri"/>
          <w:sz w:val="24"/>
          <w:szCs w:val="24"/>
        </w:rPr>
        <w:t xml:space="preserve"> </w:t>
      </w:r>
      <w:r w:rsidRPr="00575596">
        <w:rPr>
          <w:rFonts w:ascii="Calibri" w:hAnsi="Calibri" w:cs="Calibri"/>
          <w:sz w:val="24"/>
          <w:szCs w:val="24"/>
        </w:rPr>
        <w:t>detection antibodies (anti-CD9 CF488, anti-CD63 CF647, anti-CD81 CF555) and incubate for 1 h at room temperature.</w:t>
      </w:r>
    </w:p>
    <w:p w14:paraId="7C8CE188" w14:textId="77777777" w:rsidR="003C4CDE" w:rsidRPr="00575596" w:rsidRDefault="003C4CDE" w:rsidP="00575596"/>
    <w:p w14:paraId="7A9C1CAC" w14:textId="10FBEC31"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Wash the chips according to the manufacturer's protocol.</w:t>
      </w:r>
    </w:p>
    <w:p w14:paraId="1FE290C3" w14:textId="77777777" w:rsidR="003C4CDE" w:rsidRPr="00575596" w:rsidRDefault="003C4CDE" w:rsidP="00575596"/>
    <w:p w14:paraId="713564F1" w14:textId="5265F70E"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Measure vesicular </w:t>
      </w:r>
      <w:proofErr w:type="spellStart"/>
      <w:r w:rsidRPr="00575596">
        <w:rPr>
          <w:rFonts w:ascii="Calibri" w:hAnsi="Calibri" w:cs="Calibri"/>
          <w:sz w:val="24"/>
          <w:szCs w:val="24"/>
        </w:rPr>
        <w:t>tetraspanin</w:t>
      </w:r>
      <w:proofErr w:type="spellEnd"/>
      <w:r w:rsidRPr="00575596">
        <w:rPr>
          <w:rFonts w:ascii="Calibri" w:hAnsi="Calibri" w:cs="Calibri"/>
          <w:sz w:val="24"/>
          <w:szCs w:val="24"/>
        </w:rPr>
        <w:t xml:space="preserve"> expression using a biomarker characterization reader and its associated scanning software.</w:t>
      </w:r>
    </w:p>
    <w:p w14:paraId="7AA82C08" w14:textId="77777777" w:rsidR="00065CF4" w:rsidRPr="00575596" w:rsidRDefault="00065CF4" w:rsidP="00575596">
      <w:pPr>
        <w:pStyle w:val="ListParagraph"/>
        <w:spacing w:after="0" w:line="240" w:lineRule="auto"/>
        <w:ind w:left="0"/>
        <w:contextualSpacing w:val="0"/>
        <w:rPr>
          <w:rFonts w:ascii="Calibri" w:hAnsi="Calibri" w:cs="Calibri"/>
          <w:sz w:val="24"/>
          <w:szCs w:val="24"/>
        </w:rPr>
      </w:pPr>
    </w:p>
    <w:p w14:paraId="5277C638" w14:textId="7FE4F652" w:rsidR="00065CF4" w:rsidRPr="00575596" w:rsidRDefault="00065CF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Confirm sEV </w:t>
      </w:r>
      <w:r w:rsidR="003C4CDE" w:rsidRPr="00575596">
        <w:rPr>
          <w:rFonts w:ascii="Calibri" w:hAnsi="Calibri" w:cs="Calibri"/>
          <w:sz w:val="24"/>
          <w:szCs w:val="24"/>
        </w:rPr>
        <w:t>m</w:t>
      </w:r>
      <w:r w:rsidRPr="00575596">
        <w:rPr>
          <w:rFonts w:ascii="Calibri" w:hAnsi="Calibri" w:cs="Calibri"/>
          <w:sz w:val="24"/>
          <w:szCs w:val="24"/>
        </w:rPr>
        <w:t>orphology with TEM</w:t>
      </w:r>
    </w:p>
    <w:p w14:paraId="38693E79" w14:textId="77777777" w:rsidR="003C4CDE" w:rsidRPr="00575596" w:rsidRDefault="003C4CDE" w:rsidP="00575596">
      <w:pPr>
        <w:pStyle w:val="ListParagraph"/>
        <w:spacing w:after="0" w:line="240" w:lineRule="auto"/>
        <w:ind w:left="0"/>
        <w:contextualSpacing w:val="0"/>
        <w:rPr>
          <w:rFonts w:ascii="Calibri" w:hAnsi="Calibri" w:cs="Calibri"/>
          <w:sz w:val="24"/>
          <w:szCs w:val="24"/>
        </w:rPr>
      </w:pPr>
    </w:p>
    <w:p w14:paraId="7FC047BD" w14:textId="75795D94"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Fix </w:t>
      </w:r>
      <w:r w:rsidR="00EE25CF" w:rsidRPr="00575596">
        <w:rPr>
          <w:rFonts w:ascii="Calibri" w:hAnsi="Calibri" w:cs="Calibri"/>
          <w:sz w:val="24"/>
          <w:szCs w:val="24"/>
        </w:rPr>
        <w:t xml:space="preserve">~100 µL </w:t>
      </w:r>
      <w:r w:rsidRPr="00575596">
        <w:rPr>
          <w:rFonts w:ascii="Calibri" w:hAnsi="Calibri" w:cs="Calibri"/>
          <w:sz w:val="24"/>
          <w:szCs w:val="24"/>
        </w:rPr>
        <w:t xml:space="preserve">sEVs with </w:t>
      </w:r>
      <w:r w:rsidR="00EE25CF" w:rsidRPr="00575596">
        <w:rPr>
          <w:rFonts w:ascii="Calibri" w:hAnsi="Calibri" w:cs="Calibri"/>
          <w:sz w:val="24"/>
          <w:szCs w:val="24"/>
        </w:rPr>
        <w:t>~100 µL</w:t>
      </w:r>
      <w:r w:rsidR="00E66917" w:rsidRPr="00575596">
        <w:rPr>
          <w:rFonts w:ascii="Calibri" w:hAnsi="Calibri" w:cs="Calibri"/>
          <w:sz w:val="24"/>
          <w:szCs w:val="24"/>
        </w:rPr>
        <w:t xml:space="preserve"> of</w:t>
      </w:r>
      <w:r w:rsidR="00EE25CF" w:rsidRPr="00575596">
        <w:rPr>
          <w:rFonts w:ascii="Calibri" w:hAnsi="Calibri" w:cs="Calibri"/>
          <w:sz w:val="24"/>
          <w:szCs w:val="24"/>
        </w:rPr>
        <w:t xml:space="preserve"> </w:t>
      </w:r>
      <w:r w:rsidRPr="00575596">
        <w:rPr>
          <w:rFonts w:ascii="Calibri" w:hAnsi="Calibri" w:cs="Calibri"/>
          <w:sz w:val="24"/>
          <w:szCs w:val="24"/>
        </w:rPr>
        <w:t>4% paraformaldehyde for 30 min.</w:t>
      </w:r>
    </w:p>
    <w:p w14:paraId="6D71CD8F" w14:textId="77777777" w:rsidR="003C4CDE" w:rsidRPr="00575596" w:rsidRDefault="003C4CDE" w:rsidP="00575596">
      <w:pPr>
        <w:pStyle w:val="ListParagraph"/>
        <w:spacing w:after="0" w:line="240" w:lineRule="auto"/>
        <w:ind w:left="0"/>
        <w:contextualSpacing w:val="0"/>
        <w:rPr>
          <w:rFonts w:ascii="Calibri" w:hAnsi="Calibri" w:cs="Calibri"/>
          <w:sz w:val="24"/>
          <w:szCs w:val="24"/>
        </w:rPr>
      </w:pPr>
    </w:p>
    <w:p w14:paraId="7280AC86" w14:textId="4857A77B"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Load approximately 100 µL of fixed sEVs onto 300-mesh copper grids and incubate for 5 min.</w:t>
      </w:r>
    </w:p>
    <w:p w14:paraId="7ADE1B27" w14:textId="77777777" w:rsidR="003C4CDE" w:rsidRPr="00575596" w:rsidRDefault="003C4CDE" w:rsidP="00575596"/>
    <w:p w14:paraId="350039E7" w14:textId="7370C108"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Rinse the grids with deionized water.</w:t>
      </w:r>
    </w:p>
    <w:p w14:paraId="0DADAE7B" w14:textId="77777777" w:rsidR="003C4CDE" w:rsidRPr="00575596" w:rsidRDefault="003C4CDE" w:rsidP="00575596"/>
    <w:p w14:paraId="055E1379" w14:textId="6B72C641" w:rsidR="00065CF4" w:rsidRPr="00575596" w:rsidRDefault="00E236EF"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Stain the grids with a 1% solution of uranyl acetate</w:t>
      </w:r>
      <w:r w:rsidR="00EE25CF" w:rsidRPr="00575596">
        <w:rPr>
          <w:rFonts w:ascii="Calibri" w:hAnsi="Calibri" w:cs="Calibri"/>
          <w:sz w:val="24"/>
          <w:szCs w:val="24"/>
        </w:rPr>
        <w:t xml:space="preserve"> (~ 20 µL)</w:t>
      </w:r>
      <w:r w:rsidRPr="00575596">
        <w:rPr>
          <w:rFonts w:ascii="Calibri" w:hAnsi="Calibri" w:cs="Calibri"/>
          <w:sz w:val="24"/>
          <w:szCs w:val="24"/>
        </w:rPr>
        <w:t xml:space="preserve"> in distilled water</w:t>
      </w:r>
      <w:r w:rsidR="00065CF4" w:rsidRPr="00575596">
        <w:rPr>
          <w:rFonts w:ascii="Calibri" w:hAnsi="Calibri" w:cs="Calibri"/>
          <w:sz w:val="24"/>
          <w:szCs w:val="24"/>
        </w:rPr>
        <w:t>.</w:t>
      </w:r>
    </w:p>
    <w:p w14:paraId="4E53D43E" w14:textId="77777777" w:rsidR="003C4CDE" w:rsidRPr="00575596" w:rsidRDefault="003C4CDE" w:rsidP="00575596"/>
    <w:p w14:paraId="643D3933" w14:textId="7D56C378"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Perform a final rinse with water and allow the grids to air-dry completely.</w:t>
      </w:r>
    </w:p>
    <w:p w14:paraId="5E8BF820" w14:textId="77777777" w:rsidR="003C4CDE" w:rsidRPr="00575596" w:rsidRDefault="003C4CDE" w:rsidP="00575596"/>
    <w:p w14:paraId="301D5DC8" w14:textId="70A5C7C4"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Image the samples </w:t>
      </w:r>
      <w:r w:rsidRPr="00575596">
        <w:rPr>
          <w:rFonts w:ascii="Calibri" w:hAnsi="Calibri" w:cs="Calibri"/>
          <w:i/>
          <w:iCs/>
          <w:sz w:val="24"/>
          <w:szCs w:val="24"/>
        </w:rPr>
        <w:t>via</w:t>
      </w:r>
      <w:r w:rsidRPr="00575596">
        <w:rPr>
          <w:rFonts w:ascii="Calibri" w:hAnsi="Calibri" w:cs="Calibri"/>
          <w:sz w:val="24"/>
          <w:szCs w:val="24"/>
        </w:rPr>
        <w:t xml:space="preserve"> transmission electron microscopy (TEM) to confirm sEV size and morphology.</w:t>
      </w:r>
    </w:p>
    <w:p w14:paraId="3C284527" w14:textId="77777777" w:rsidR="00065CF4" w:rsidRPr="00575596" w:rsidRDefault="00065CF4" w:rsidP="00575596">
      <w:pPr>
        <w:pStyle w:val="ListParagraph"/>
        <w:spacing w:after="0" w:line="240" w:lineRule="auto"/>
        <w:ind w:left="0"/>
        <w:contextualSpacing w:val="0"/>
        <w:rPr>
          <w:rFonts w:ascii="Calibri" w:hAnsi="Calibri" w:cs="Calibri"/>
          <w:sz w:val="24"/>
          <w:szCs w:val="24"/>
        </w:rPr>
      </w:pPr>
    </w:p>
    <w:p w14:paraId="1CED7E18" w14:textId="2707D8DA" w:rsidR="00065CF4" w:rsidRPr="00575596" w:rsidRDefault="00065CF4" w:rsidP="00575596">
      <w:pPr>
        <w:pStyle w:val="ListParagraph"/>
        <w:numPr>
          <w:ilvl w:val="0"/>
          <w:numId w:val="26"/>
        </w:numPr>
        <w:spacing w:after="0" w:line="240" w:lineRule="auto"/>
        <w:ind w:left="0" w:firstLine="0"/>
        <w:contextualSpacing w:val="0"/>
        <w:rPr>
          <w:rFonts w:ascii="Calibri" w:hAnsi="Calibri" w:cs="Calibri"/>
          <w:b/>
          <w:bCs/>
          <w:sz w:val="24"/>
          <w:szCs w:val="24"/>
        </w:rPr>
      </w:pPr>
      <w:r w:rsidRPr="00575596">
        <w:rPr>
          <w:rFonts w:ascii="Calibri" w:hAnsi="Calibri" w:cs="Calibri"/>
          <w:b/>
          <w:bCs/>
          <w:sz w:val="24"/>
          <w:szCs w:val="24"/>
        </w:rPr>
        <w:t xml:space="preserve">SERS </w:t>
      </w:r>
      <w:r w:rsidR="003C4CDE" w:rsidRPr="00575596">
        <w:rPr>
          <w:rFonts w:ascii="Calibri" w:hAnsi="Calibri" w:cs="Calibri"/>
          <w:b/>
          <w:bCs/>
          <w:sz w:val="24"/>
          <w:szCs w:val="24"/>
        </w:rPr>
        <w:t>p</w:t>
      </w:r>
      <w:r w:rsidRPr="00575596">
        <w:rPr>
          <w:rFonts w:ascii="Calibri" w:hAnsi="Calibri" w:cs="Calibri"/>
          <w:b/>
          <w:bCs/>
          <w:sz w:val="24"/>
          <w:szCs w:val="24"/>
        </w:rPr>
        <w:t xml:space="preserve">lasmonic </w:t>
      </w:r>
      <w:r w:rsidR="003C4CDE" w:rsidRPr="00575596">
        <w:rPr>
          <w:rFonts w:ascii="Calibri" w:hAnsi="Calibri" w:cs="Calibri"/>
          <w:b/>
          <w:bCs/>
          <w:sz w:val="24"/>
          <w:szCs w:val="24"/>
        </w:rPr>
        <w:t>s</w:t>
      </w:r>
      <w:r w:rsidRPr="00575596">
        <w:rPr>
          <w:rFonts w:ascii="Calibri" w:hAnsi="Calibri" w:cs="Calibri"/>
          <w:b/>
          <w:bCs/>
          <w:sz w:val="24"/>
          <w:szCs w:val="24"/>
        </w:rPr>
        <w:t xml:space="preserve">ubstrate </w:t>
      </w:r>
      <w:r w:rsidR="003C4CDE" w:rsidRPr="00575596">
        <w:rPr>
          <w:rFonts w:ascii="Calibri" w:hAnsi="Calibri" w:cs="Calibri"/>
          <w:b/>
          <w:bCs/>
          <w:sz w:val="24"/>
          <w:szCs w:val="24"/>
        </w:rPr>
        <w:t>f</w:t>
      </w:r>
      <w:r w:rsidRPr="00575596">
        <w:rPr>
          <w:rFonts w:ascii="Calibri" w:hAnsi="Calibri" w:cs="Calibri"/>
          <w:b/>
          <w:bCs/>
          <w:sz w:val="24"/>
          <w:szCs w:val="24"/>
        </w:rPr>
        <w:t>abrication</w:t>
      </w:r>
      <w:r w:rsidR="004206AB" w:rsidRPr="00575596">
        <w:rPr>
          <w:rFonts w:ascii="Calibri" w:hAnsi="Calibri" w:cs="Calibri"/>
          <w:b/>
          <w:bCs/>
          <w:sz w:val="24"/>
          <w:szCs w:val="24"/>
        </w:rPr>
        <w:fldChar w:fldCharType="begin">
          <w:fldData xml:space="preserve">PEVuZE5vdGU+PENpdGU+PEF1dGhvcj5XYW5nPC9BdXRob3I+PFllYXI+MjAxMzwvWWVhcj48UmVj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==
</w:fldData>
        </w:fldChar>
      </w:r>
      <w:r w:rsidR="004206AB" w:rsidRPr="00575596">
        <w:rPr>
          <w:rFonts w:ascii="Calibri" w:hAnsi="Calibri" w:cs="Calibri"/>
          <w:b/>
          <w:bCs/>
          <w:sz w:val="24"/>
          <w:szCs w:val="24"/>
        </w:rPr>
        <w:instrText xml:space="preserve"> ADDIN EN.CITE </w:instrText>
      </w:r>
      <w:r w:rsidR="004206AB" w:rsidRPr="00575596">
        <w:rPr>
          <w:rFonts w:ascii="Calibri" w:hAnsi="Calibri" w:cs="Calibri"/>
          <w:b/>
          <w:bCs/>
          <w:sz w:val="24"/>
          <w:szCs w:val="24"/>
        </w:rPr>
        <w:fldChar w:fldCharType="begin">
          <w:fldData xml:space="preserve">PEVuZE5vdGU+PENpdGU+PEF1dGhvcj5XYW5nPC9BdXRob3I+PFllYXI+MjAxMzwvWWVhcj48UmVj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==
</w:fldData>
        </w:fldChar>
      </w:r>
      <w:r w:rsidR="004206AB" w:rsidRPr="00575596">
        <w:rPr>
          <w:rFonts w:ascii="Calibri" w:hAnsi="Calibri" w:cs="Calibri"/>
          <w:b/>
          <w:bCs/>
          <w:sz w:val="24"/>
          <w:szCs w:val="24"/>
        </w:rPr>
        <w:instrText xml:space="preserve"> ADDIN EN.CITE.DATA </w:instrText>
      </w:r>
      <w:r w:rsidR="004206AB" w:rsidRPr="00575596">
        <w:rPr>
          <w:rFonts w:ascii="Calibri" w:hAnsi="Calibri" w:cs="Calibri"/>
          <w:b/>
          <w:bCs/>
          <w:sz w:val="24"/>
          <w:szCs w:val="24"/>
        </w:rPr>
      </w:r>
      <w:r w:rsidR="004206AB" w:rsidRPr="00575596">
        <w:rPr>
          <w:rFonts w:ascii="Calibri" w:hAnsi="Calibri" w:cs="Calibri"/>
          <w:b/>
          <w:bCs/>
          <w:sz w:val="24"/>
          <w:szCs w:val="24"/>
        </w:rPr>
        <w:fldChar w:fldCharType="end"/>
      </w:r>
      <w:r w:rsidR="004206AB" w:rsidRPr="00575596">
        <w:rPr>
          <w:rFonts w:ascii="Calibri" w:hAnsi="Calibri" w:cs="Calibri"/>
          <w:b/>
          <w:bCs/>
          <w:sz w:val="24"/>
          <w:szCs w:val="24"/>
        </w:rPr>
      </w:r>
      <w:r w:rsidR="004206AB" w:rsidRPr="00575596">
        <w:rPr>
          <w:rFonts w:ascii="Calibri" w:hAnsi="Calibri" w:cs="Calibri"/>
          <w:b/>
          <w:bCs/>
          <w:sz w:val="24"/>
          <w:szCs w:val="24"/>
        </w:rPr>
        <w:fldChar w:fldCharType="separate"/>
      </w:r>
      <w:r w:rsidR="004206AB" w:rsidRPr="00575596">
        <w:rPr>
          <w:rFonts w:ascii="Calibri" w:hAnsi="Calibri" w:cs="Calibri"/>
          <w:b/>
          <w:bCs/>
          <w:noProof/>
          <w:sz w:val="24"/>
          <w:szCs w:val="24"/>
          <w:vertAlign w:val="superscript"/>
        </w:rPr>
        <w:t>12,18,19</w:t>
      </w:r>
      <w:r w:rsidR="004206AB" w:rsidRPr="00575596">
        <w:rPr>
          <w:rFonts w:ascii="Calibri" w:hAnsi="Calibri" w:cs="Calibri"/>
          <w:b/>
          <w:bCs/>
          <w:sz w:val="24"/>
          <w:szCs w:val="24"/>
        </w:rPr>
        <w:fldChar w:fldCharType="end"/>
      </w:r>
    </w:p>
    <w:p w14:paraId="737B40E5" w14:textId="77777777" w:rsidR="003C4CDE" w:rsidRPr="00575596" w:rsidRDefault="003C4CDE" w:rsidP="00575596">
      <w:pPr>
        <w:pStyle w:val="ListParagraph"/>
        <w:spacing w:after="0" w:line="240" w:lineRule="auto"/>
        <w:ind w:left="0"/>
        <w:contextualSpacing w:val="0"/>
        <w:rPr>
          <w:rFonts w:ascii="Calibri" w:hAnsi="Calibri" w:cs="Calibri"/>
          <w:b/>
          <w:bCs/>
          <w:sz w:val="24"/>
          <w:szCs w:val="24"/>
        </w:rPr>
      </w:pPr>
    </w:p>
    <w:p w14:paraId="4B78B10D" w14:textId="7AC65CB7" w:rsidR="00065CF4" w:rsidRPr="00575596" w:rsidRDefault="00065CF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Create </w:t>
      </w:r>
      <w:r w:rsidR="003C4CDE" w:rsidRPr="00575596">
        <w:rPr>
          <w:rFonts w:ascii="Calibri" w:hAnsi="Calibri" w:cs="Calibri"/>
          <w:sz w:val="24"/>
          <w:szCs w:val="24"/>
        </w:rPr>
        <w:t>nanosphere monolayer</w:t>
      </w:r>
    </w:p>
    <w:p w14:paraId="4CCB9209" w14:textId="77777777" w:rsidR="003C4CDE" w:rsidRPr="00575596" w:rsidRDefault="003C4CDE" w:rsidP="00575596">
      <w:pPr>
        <w:pStyle w:val="ListParagraph"/>
        <w:spacing w:after="0" w:line="240" w:lineRule="auto"/>
        <w:ind w:left="0"/>
        <w:contextualSpacing w:val="0"/>
        <w:rPr>
          <w:rFonts w:ascii="Calibri" w:hAnsi="Calibri" w:cs="Calibri"/>
          <w:sz w:val="24"/>
          <w:szCs w:val="24"/>
        </w:rPr>
      </w:pPr>
    </w:p>
    <w:p w14:paraId="17097845" w14:textId="3C998210"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Spread 500 nm diameter polystyrene spheres on a water surface within a Langmuir–Blodgett trough.</w:t>
      </w:r>
    </w:p>
    <w:p w14:paraId="54B98C79" w14:textId="77777777" w:rsidR="003C4CDE" w:rsidRPr="00575596" w:rsidRDefault="003C4CDE" w:rsidP="00575596">
      <w:pPr>
        <w:pStyle w:val="ListParagraph"/>
        <w:spacing w:after="0" w:line="240" w:lineRule="auto"/>
        <w:ind w:left="0"/>
        <w:contextualSpacing w:val="0"/>
        <w:rPr>
          <w:rFonts w:ascii="Calibri" w:hAnsi="Calibri" w:cs="Calibri"/>
          <w:sz w:val="24"/>
          <w:szCs w:val="24"/>
        </w:rPr>
      </w:pPr>
    </w:p>
    <w:p w14:paraId="17237D1C" w14:textId="3349ADCD"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Gently compress the spheres to form a close-packed hexagonal monolayer.</w:t>
      </w:r>
    </w:p>
    <w:p w14:paraId="27CD2AC6" w14:textId="77777777" w:rsidR="003C4CDE" w:rsidRPr="00575596" w:rsidRDefault="003C4CDE" w:rsidP="00575596"/>
    <w:p w14:paraId="1FA4EE5E" w14:textId="7316FCCF"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Transfer the sphere monolayer onto a </w:t>
      </w:r>
      <w:proofErr w:type="gramStart"/>
      <w:r w:rsidRPr="00575596">
        <w:rPr>
          <w:rFonts w:ascii="Calibri" w:hAnsi="Calibri" w:cs="Calibri"/>
          <w:sz w:val="24"/>
          <w:szCs w:val="24"/>
        </w:rPr>
        <w:t>4</w:t>
      </w:r>
      <w:r w:rsidR="003C4CDE" w:rsidRPr="00575596">
        <w:rPr>
          <w:rFonts w:ascii="Calibri" w:hAnsi="Calibri" w:cs="Calibri"/>
          <w:sz w:val="24"/>
          <w:szCs w:val="24"/>
        </w:rPr>
        <w:t xml:space="preserve"> </w:t>
      </w:r>
      <w:r w:rsidRPr="00575596">
        <w:rPr>
          <w:rFonts w:ascii="Calibri" w:hAnsi="Calibri" w:cs="Calibri"/>
          <w:sz w:val="24"/>
          <w:szCs w:val="24"/>
        </w:rPr>
        <w:t>inch</w:t>
      </w:r>
      <w:proofErr w:type="gramEnd"/>
      <w:r w:rsidRPr="00575596">
        <w:rPr>
          <w:rFonts w:ascii="Calibri" w:hAnsi="Calibri" w:cs="Calibri"/>
          <w:sz w:val="24"/>
          <w:szCs w:val="24"/>
        </w:rPr>
        <w:t xml:space="preserve"> Si wafer (with ~50 nm thermal </w:t>
      </w:r>
      <w:proofErr w:type="spellStart"/>
      <w:r w:rsidRPr="00575596">
        <w:rPr>
          <w:rFonts w:ascii="Calibri" w:hAnsi="Calibri" w:cs="Calibri"/>
          <w:sz w:val="24"/>
          <w:szCs w:val="24"/>
        </w:rPr>
        <w:t>SiO</w:t>
      </w:r>
      <w:proofErr w:type="spellEnd"/>
      <w:r w:rsidRPr="00575596">
        <w:rPr>
          <w:rFonts w:ascii="Calibri" w:hAnsi="Calibri" w:cs="Calibri"/>
          <w:sz w:val="24"/>
          <w:szCs w:val="24"/>
        </w:rPr>
        <w:t>₂) by dipping the wafer into the trough and pulling it upward slowly.</w:t>
      </w:r>
    </w:p>
    <w:p w14:paraId="70C09649" w14:textId="77777777" w:rsidR="00065CF4" w:rsidRPr="00575596" w:rsidRDefault="00065CF4" w:rsidP="00575596">
      <w:pPr>
        <w:pStyle w:val="ListParagraph"/>
        <w:spacing w:after="0" w:line="240" w:lineRule="auto"/>
        <w:ind w:left="0"/>
        <w:contextualSpacing w:val="0"/>
        <w:rPr>
          <w:rFonts w:ascii="Calibri" w:hAnsi="Calibri" w:cs="Calibri"/>
          <w:sz w:val="24"/>
          <w:szCs w:val="24"/>
        </w:rPr>
      </w:pPr>
    </w:p>
    <w:p w14:paraId="1FC1114E" w14:textId="6B47B54D" w:rsidR="00065CF4" w:rsidRPr="00575596" w:rsidRDefault="00065CF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Etch </w:t>
      </w:r>
      <w:r w:rsidR="003C4CDE" w:rsidRPr="00575596">
        <w:rPr>
          <w:rFonts w:ascii="Calibri" w:hAnsi="Calibri" w:cs="Calibri"/>
          <w:sz w:val="24"/>
          <w:szCs w:val="24"/>
        </w:rPr>
        <w:t>nanosphere array</w:t>
      </w:r>
    </w:p>
    <w:p w14:paraId="7462AB3C" w14:textId="77777777" w:rsidR="003C4CDE" w:rsidRPr="00575596" w:rsidRDefault="003C4CDE" w:rsidP="00575596">
      <w:pPr>
        <w:pStyle w:val="ListParagraph"/>
        <w:spacing w:after="0" w:line="240" w:lineRule="auto"/>
        <w:ind w:left="0"/>
        <w:contextualSpacing w:val="0"/>
        <w:rPr>
          <w:rFonts w:ascii="Calibri" w:hAnsi="Calibri" w:cs="Calibri"/>
          <w:sz w:val="24"/>
          <w:szCs w:val="24"/>
        </w:rPr>
      </w:pPr>
    </w:p>
    <w:p w14:paraId="74E9ADBE" w14:textId="33D836AB"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lastRenderedPageBreak/>
        <w:t xml:space="preserve">Reduce the sphere diameter from 500 nm to ~250 nm using a </w:t>
      </w:r>
      <w:proofErr w:type="gramStart"/>
      <w:r w:rsidRPr="00575596">
        <w:rPr>
          <w:rFonts w:ascii="Calibri" w:hAnsi="Calibri" w:cs="Calibri"/>
          <w:sz w:val="24"/>
          <w:szCs w:val="24"/>
        </w:rPr>
        <w:t>reactive-ion</w:t>
      </w:r>
      <w:proofErr w:type="gramEnd"/>
      <w:r w:rsidRPr="00575596">
        <w:rPr>
          <w:rFonts w:ascii="Calibri" w:hAnsi="Calibri" w:cs="Calibri"/>
          <w:sz w:val="24"/>
          <w:szCs w:val="24"/>
        </w:rPr>
        <w:t xml:space="preserve"> etching system with oxygen plasma (</w:t>
      </w:r>
      <w:r w:rsidR="007A73C4" w:rsidRPr="00575596">
        <w:rPr>
          <w:rFonts w:ascii="Calibri" w:hAnsi="Calibri" w:cs="Calibri"/>
          <w:sz w:val="24"/>
          <w:szCs w:val="24"/>
        </w:rPr>
        <w:t>O</w:t>
      </w:r>
      <w:r w:rsidR="007A73C4" w:rsidRPr="00575596">
        <w:rPr>
          <w:rFonts w:ascii="Calibri" w:hAnsi="Calibri" w:cs="Calibri"/>
          <w:sz w:val="24"/>
          <w:szCs w:val="24"/>
          <w:vertAlign w:val="subscript"/>
        </w:rPr>
        <w:t>2</w:t>
      </w:r>
      <w:r w:rsidR="007A73C4" w:rsidRPr="00575596">
        <w:rPr>
          <w:rFonts w:ascii="Calibri" w:hAnsi="Calibri" w:cs="Calibri"/>
          <w:sz w:val="24"/>
          <w:szCs w:val="24"/>
        </w:rPr>
        <w:t xml:space="preserve"> gas flow</w:t>
      </w:r>
      <w:r w:rsidR="007A73C4" w:rsidRPr="00575596">
        <w:rPr>
          <w:rFonts w:ascii="Calibri" w:eastAsiaTheme="minorEastAsia" w:hAnsi="Calibri" w:cs="Calibri"/>
          <w:sz w:val="24"/>
          <w:szCs w:val="24"/>
          <w:lang w:eastAsia="zh-CN"/>
        </w:rPr>
        <w:t xml:space="preserve"> at </w:t>
      </w:r>
      <w:r w:rsidRPr="00575596">
        <w:rPr>
          <w:rFonts w:ascii="Calibri" w:hAnsi="Calibri" w:cs="Calibri"/>
          <w:sz w:val="24"/>
          <w:szCs w:val="24"/>
        </w:rPr>
        <w:t>100</w:t>
      </w:r>
      <w:r w:rsidR="007A73C4" w:rsidRPr="00575596">
        <w:rPr>
          <w:rFonts w:ascii="Calibri" w:eastAsiaTheme="minorEastAsia" w:hAnsi="Calibri" w:cs="Calibri"/>
          <w:sz w:val="24"/>
          <w:szCs w:val="24"/>
          <w:lang w:eastAsia="zh-CN"/>
        </w:rPr>
        <w:t xml:space="preserve"> </w:t>
      </w:r>
      <w:proofErr w:type="spellStart"/>
      <w:r w:rsidRPr="00575596">
        <w:rPr>
          <w:rFonts w:ascii="Calibri" w:hAnsi="Calibri" w:cs="Calibri"/>
          <w:sz w:val="24"/>
          <w:szCs w:val="24"/>
        </w:rPr>
        <w:t>sccm</w:t>
      </w:r>
      <w:proofErr w:type="spellEnd"/>
      <w:r w:rsidRPr="00575596">
        <w:rPr>
          <w:rFonts w:ascii="Calibri" w:hAnsi="Calibri" w:cs="Calibri"/>
          <w:sz w:val="24"/>
          <w:szCs w:val="24"/>
        </w:rPr>
        <w:t>, 50 s, 200 W power).</w:t>
      </w:r>
      <w:r w:rsidR="00D110AB" w:rsidRPr="00575596">
        <w:rPr>
          <w:rFonts w:ascii="Calibri" w:hAnsi="Calibri" w:cs="Calibri"/>
          <w:sz w:val="24"/>
          <w:szCs w:val="24"/>
        </w:rPr>
        <w:t xml:space="preserve"> For more details of the fabrication process, please refer to the publication from our previous work</w:t>
      </w:r>
      <w:r w:rsidR="001A712E" w:rsidRPr="00575596">
        <w:rPr>
          <w:rFonts w:ascii="Calibri" w:hAnsi="Calibri" w:cs="Calibri"/>
          <w:sz w:val="24"/>
          <w:szCs w:val="24"/>
        </w:rPr>
        <w:fldChar w:fldCharType="begin">
          <w:fldData xml:space="preserve">PEVuZE5vdGU+PENpdGU+PEF1dGhvcj5XYW5nPC9BdXRob3I+PFllYXI+MjAxMzwvWWVhcj48UmVj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==
</w:fldData>
        </w:fldChar>
      </w:r>
      <w:r w:rsidR="006162CD" w:rsidRPr="00575596">
        <w:rPr>
          <w:rFonts w:ascii="Calibri" w:hAnsi="Calibri" w:cs="Calibri"/>
          <w:sz w:val="24"/>
          <w:szCs w:val="24"/>
        </w:rPr>
        <w:instrText xml:space="preserve"> ADDIN EN.CITE </w:instrText>
      </w:r>
      <w:r w:rsidR="006162CD" w:rsidRPr="00575596">
        <w:rPr>
          <w:rFonts w:ascii="Calibri" w:hAnsi="Calibri" w:cs="Calibri"/>
          <w:sz w:val="24"/>
          <w:szCs w:val="24"/>
        </w:rPr>
        <w:fldChar w:fldCharType="begin">
          <w:fldData xml:space="preserve">PEVuZE5vdGU+PENpdGU+PEF1dGhvcj5XYW5nPC9BdXRob3I+PFllYXI+MjAxMzwvWWVhcj48UmVj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==
</w:fldData>
        </w:fldChar>
      </w:r>
      <w:r w:rsidR="006162CD" w:rsidRPr="00575596">
        <w:rPr>
          <w:rFonts w:ascii="Calibri" w:hAnsi="Calibri" w:cs="Calibri"/>
          <w:sz w:val="24"/>
          <w:szCs w:val="24"/>
        </w:rPr>
        <w:instrText xml:space="preserve"> ADDIN EN.CITE.DATA </w:instrText>
      </w:r>
      <w:r w:rsidR="006162CD" w:rsidRPr="00575596">
        <w:rPr>
          <w:rFonts w:ascii="Calibri" w:hAnsi="Calibri" w:cs="Calibri"/>
          <w:sz w:val="24"/>
          <w:szCs w:val="24"/>
        </w:rPr>
      </w:r>
      <w:r w:rsidR="006162CD" w:rsidRPr="00575596">
        <w:rPr>
          <w:rFonts w:ascii="Calibri" w:hAnsi="Calibri" w:cs="Calibri"/>
          <w:sz w:val="24"/>
          <w:szCs w:val="24"/>
        </w:rPr>
        <w:fldChar w:fldCharType="end"/>
      </w:r>
      <w:r w:rsidR="001A712E" w:rsidRPr="00575596">
        <w:rPr>
          <w:rFonts w:ascii="Calibri" w:hAnsi="Calibri" w:cs="Calibri"/>
          <w:sz w:val="24"/>
          <w:szCs w:val="24"/>
        </w:rPr>
      </w:r>
      <w:r w:rsidR="001A712E" w:rsidRPr="00575596">
        <w:rPr>
          <w:rFonts w:ascii="Calibri" w:hAnsi="Calibri" w:cs="Calibri"/>
          <w:sz w:val="24"/>
          <w:szCs w:val="24"/>
        </w:rPr>
        <w:fldChar w:fldCharType="separate"/>
      </w:r>
      <w:r w:rsidR="006162CD" w:rsidRPr="00575596">
        <w:rPr>
          <w:rFonts w:ascii="Calibri" w:hAnsi="Calibri" w:cs="Calibri"/>
          <w:noProof/>
          <w:sz w:val="24"/>
          <w:szCs w:val="24"/>
          <w:vertAlign w:val="superscript"/>
        </w:rPr>
        <w:t>12,18,19</w:t>
      </w:r>
      <w:r w:rsidR="001A712E" w:rsidRPr="00575596">
        <w:rPr>
          <w:rFonts w:ascii="Calibri" w:hAnsi="Calibri" w:cs="Calibri"/>
          <w:sz w:val="24"/>
          <w:szCs w:val="24"/>
        </w:rPr>
        <w:fldChar w:fldCharType="end"/>
      </w:r>
      <w:r w:rsidR="00D110AB" w:rsidRPr="00575596">
        <w:rPr>
          <w:rFonts w:ascii="Calibri" w:hAnsi="Calibri" w:cs="Calibri"/>
          <w:sz w:val="24"/>
          <w:szCs w:val="24"/>
        </w:rPr>
        <w:t>.</w:t>
      </w:r>
    </w:p>
    <w:p w14:paraId="1642BF40" w14:textId="77777777" w:rsidR="00AE6E69" w:rsidRPr="00575596" w:rsidRDefault="00AE6E69" w:rsidP="00575596">
      <w:pPr>
        <w:pStyle w:val="ListParagraph"/>
        <w:spacing w:after="0" w:line="240" w:lineRule="auto"/>
        <w:ind w:left="0"/>
        <w:contextualSpacing w:val="0"/>
        <w:rPr>
          <w:rFonts w:ascii="Calibri" w:hAnsi="Calibri" w:cs="Calibri"/>
          <w:sz w:val="24"/>
          <w:szCs w:val="24"/>
        </w:rPr>
      </w:pPr>
    </w:p>
    <w:p w14:paraId="7BB208D3" w14:textId="53ED7454" w:rsidR="00065CF4" w:rsidRPr="00575596" w:rsidRDefault="00065CF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Deposit a 50 nm Cr layer over the shrunken sphere array </w:t>
      </w:r>
      <w:r w:rsidRPr="00575596">
        <w:rPr>
          <w:rFonts w:ascii="Calibri" w:hAnsi="Calibri" w:cs="Calibri"/>
          <w:i/>
          <w:iCs/>
          <w:sz w:val="24"/>
          <w:szCs w:val="24"/>
        </w:rPr>
        <w:t>via</w:t>
      </w:r>
      <w:r w:rsidRPr="00575596">
        <w:rPr>
          <w:rFonts w:ascii="Calibri" w:hAnsi="Calibri" w:cs="Calibri"/>
          <w:sz w:val="24"/>
          <w:szCs w:val="24"/>
        </w:rPr>
        <w:t xml:space="preserve"> electron-beam evaporation at 1.5 </w:t>
      </w:r>
      <w:r w:rsidR="007A73C4" w:rsidRPr="00575596">
        <w:rPr>
          <w:rFonts w:ascii="Calibri" w:hAnsi="Calibri" w:cs="Calibri"/>
          <w:sz w:val="24"/>
          <w:szCs w:val="24"/>
        </w:rPr>
        <w:t>Å</w:t>
      </w:r>
      <w:r w:rsidR="007A73C4" w:rsidRPr="00575596">
        <w:rPr>
          <w:rFonts w:ascii="Calibri" w:eastAsiaTheme="minorEastAsia" w:hAnsi="Calibri" w:cs="Calibri"/>
          <w:sz w:val="24"/>
          <w:szCs w:val="24"/>
          <w:lang w:eastAsia="zh-CN"/>
        </w:rPr>
        <w:t xml:space="preserve"> per s.</w:t>
      </w:r>
    </w:p>
    <w:p w14:paraId="0EDFE632" w14:textId="77777777" w:rsidR="00AE6E69" w:rsidRPr="00575596" w:rsidRDefault="00AE6E69" w:rsidP="00575596"/>
    <w:p w14:paraId="2F6667CD" w14:textId="56E0850A" w:rsidR="00065CF4" w:rsidRPr="00575596" w:rsidRDefault="007A73C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Lift off the polystyrene spheres using acetone to leave a perforated Cr mask on the </w:t>
      </w:r>
      <w:proofErr w:type="spellStart"/>
      <w:r w:rsidRPr="00575596">
        <w:rPr>
          <w:rFonts w:ascii="Calibri" w:hAnsi="Calibri" w:cs="Calibri"/>
          <w:sz w:val="24"/>
          <w:szCs w:val="24"/>
        </w:rPr>
        <w:t>SiO</w:t>
      </w:r>
      <w:proofErr w:type="spellEnd"/>
      <w:r w:rsidRPr="00575596">
        <w:rPr>
          <w:rFonts w:ascii="Calibri" w:hAnsi="Calibri" w:cs="Calibri"/>
          <w:sz w:val="24"/>
          <w:szCs w:val="24"/>
        </w:rPr>
        <w:t>₂ surface.</w:t>
      </w:r>
    </w:p>
    <w:p w14:paraId="3FE8A6E1" w14:textId="77777777" w:rsidR="00AE6E69" w:rsidRPr="00575596" w:rsidRDefault="00AE6E69" w:rsidP="00575596"/>
    <w:p w14:paraId="25EA064D" w14:textId="5794A058" w:rsidR="007A73C4" w:rsidRPr="00575596" w:rsidRDefault="007A73C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Etch the exposed </w:t>
      </w:r>
      <w:proofErr w:type="spellStart"/>
      <w:r w:rsidRPr="00575596">
        <w:rPr>
          <w:rFonts w:ascii="Calibri" w:hAnsi="Calibri" w:cs="Calibri"/>
          <w:sz w:val="24"/>
          <w:szCs w:val="24"/>
        </w:rPr>
        <w:t>SiO</w:t>
      </w:r>
      <w:proofErr w:type="spellEnd"/>
      <w:r w:rsidRPr="00575596">
        <w:rPr>
          <w:rFonts w:ascii="Calibri" w:hAnsi="Calibri" w:cs="Calibri"/>
          <w:sz w:val="24"/>
          <w:szCs w:val="24"/>
        </w:rPr>
        <w:t>₂ layer in the Cr openings using a mixture</w:t>
      </w:r>
      <w:r w:rsidRPr="00575596">
        <w:rPr>
          <w:rFonts w:ascii="Calibri" w:eastAsiaTheme="minorEastAsia" w:hAnsi="Calibri" w:cs="Calibri"/>
          <w:sz w:val="24"/>
          <w:szCs w:val="24"/>
          <w:lang w:eastAsia="zh-CN"/>
        </w:rPr>
        <w:t xml:space="preserve"> of</w:t>
      </w:r>
      <w:r w:rsidRPr="00575596">
        <w:rPr>
          <w:rFonts w:ascii="Calibri" w:hAnsi="Calibri" w:cs="Calibri"/>
          <w:sz w:val="24"/>
          <w:szCs w:val="24"/>
        </w:rPr>
        <w:t xml:space="preserve"> 25 </w:t>
      </w:r>
      <w:proofErr w:type="spellStart"/>
      <w:r w:rsidRPr="00575596">
        <w:rPr>
          <w:rFonts w:ascii="Calibri" w:hAnsi="Calibri" w:cs="Calibri"/>
          <w:sz w:val="24"/>
          <w:szCs w:val="24"/>
        </w:rPr>
        <w:t>sccm</w:t>
      </w:r>
      <w:proofErr w:type="spellEnd"/>
      <w:r w:rsidRPr="00575596">
        <w:rPr>
          <w:rFonts w:ascii="Calibri" w:hAnsi="Calibri" w:cs="Calibri"/>
          <w:sz w:val="24"/>
          <w:szCs w:val="24"/>
        </w:rPr>
        <w:t xml:space="preserve"> </w:t>
      </w:r>
      <w:proofErr w:type="spellStart"/>
      <w:r w:rsidRPr="00575596">
        <w:rPr>
          <w:rFonts w:ascii="Calibri" w:hAnsi="Calibri" w:cs="Calibri"/>
          <w:sz w:val="24"/>
          <w:szCs w:val="24"/>
        </w:rPr>
        <w:t>Ar</w:t>
      </w:r>
      <w:proofErr w:type="spellEnd"/>
      <w:r w:rsidRPr="00575596">
        <w:rPr>
          <w:rFonts w:ascii="Calibri" w:hAnsi="Calibri" w:cs="Calibri"/>
          <w:sz w:val="24"/>
          <w:szCs w:val="24"/>
        </w:rPr>
        <w:t xml:space="preserve">, 25 </w:t>
      </w:r>
      <w:proofErr w:type="spellStart"/>
      <w:r w:rsidRPr="00575596">
        <w:rPr>
          <w:rFonts w:ascii="Calibri" w:hAnsi="Calibri" w:cs="Calibri"/>
          <w:sz w:val="24"/>
          <w:szCs w:val="24"/>
        </w:rPr>
        <w:t>sccm</w:t>
      </w:r>
      <w:proofErr w:type="spellEnd"/>
      <w:r w:rsidRPr="00575596">
        <w:rPr>
          <w:rFonts w:ascii="Calibri" w:hAnsi="Calibri" w:cs="Calibri"/>
          <w:sz w:val="24"/>
          <w:szCs w:val="24"/>
        </w:rPr>
        <w:t xml:space="preserve"> CHF</w:t>
      </w:r>
      <w:r w:rsidRPr="00575596">
        <w:rPr>
          <w:rFonts w:ascii="Calibri" w:hAnsi="Calibri" w:cs="Calibri"/>
          <w:sz w:val="24"/>
          <w:szCs w:val="24"/>
          <w:vertAlign w:val="subscript"/>
        </w:rPr>
        <w:t>3</w:t>
      </w:r>
      <w:r w:rsidRPr="00575596">
        <w:rPr>
          <w:rFonts w:ascii="Calibri" w:hAnsi="Calibri" w:cs="Calibri"/>
          <w:sz w:val="24"/>
          <w:szCs w:val="24"/>
        </w:rPr>
        <w:t xml:space="preserve">, </w:t>
      </w:r>
      <w:r w:rsidRPr="00575596">
        <w:rPr>
          <w:rFonts w:ascii="Calibri" w:eastAsiaTheme="minorEastAsia" w:hAnsi="Calibri" w:cs="Calibri"/>
          <w:sz w:val="24"/>
          <w:szCs w:val="24"/>
          <w:lang w:eastAsia="zh-CN"/>
        </w:rPr>
        <w:t xml:space="preserve">with </w:t>
      </w:r>
      <w:r w:rsidRPr="00575596">
        <w:rPr>
          <w:rFonts w:ascii="Calibri" w:hAnsi="Calibri" w:cs="Calibri"/>
          <w:sz w:val="24"/>
          <w:szCs w:val="24"/>
        </w:rPr>
        <w:t xml:space="preserve">RIE power </w:t>
      </w:r>
      <w:r w:rsidRPr="00575596">
        <w:rPr>
          <w:rFonts w:ascii="Calibri" w:eastAsiaTheme="minorEastAsia" w:hAnsi="Calibri" w:cs="Calibri"/>
          <w:sz w:val="24"/>
          <w:szCs w:val="24"/>
          <w:lang w:eastAsia="zh-CN"/>
        </w:rPr>
        <w:t xml:space="preserve">at </w:t>
      </w:r>
      <w:r w:rsidRPr="00575596">
        <w:rPr>
          <w:rFonts w:ascii="Calibri" w:hAnsi="Calibri" w:cs="Calibri"/>
          <w:sz w:val="24"/>
          <w:szCs w:val="24"/>
        </w:rPr>
        <w:t>200W</w:t>
      </w:r>
      <w:r w:rsidRPr="00575596">
        <w:rPr>
          <w:rFonts w:ascii="Calibri" w:eastAsiaTheme="minorEastAsia" w:hAnsi="Calibri" w:cs="Calibri"/>
          <w:sz w:val="24"/>
          <w:szCs w:val="24"/>
          <w:lang w:eastAsia="zh-CN"/>
        </w:rPr>
        <w:t xml:space="preserve"> </w:t>
      </w:r>
      <w:r w:rsidRPr="00575596">
        <w:rPr>
          <w:rFonts w:ascii="Calibri" w:hAnsi="Calibri" w:cs="Calibri"/>
          <w:sz w:val="24"/>
          <w:szCs w:val="24"/>
        </w:rPr>
        <w:t xml:space="preserve">for </w:t>
      </w:r>
      <w:r w:rsidRPr="00575596">
        <w:rPr>
          <w:rFonts w:ascii="Calibri" w:eastAsiaTheme="minorEastAsia" w:hAnsi="Calibri" w:cs="Calibri"/>
          <w:sz w:val="24"/>
          <w:szCs w:val="24"/>
          <w:lang w:eastAsia="zh-CN"/>
        </w:rPr>
        <w:t>2 min</w:t>
      </w:r>
      <w:r w:rsidRPr="00575596">
        <w:rPr>
          <w:rFonts w:ascii="Calibri" w:hAnsi="Calibri" w:cs="Calibri"/>
          <w:sz w:val="24"/>
          <w:szCs w:val="24"/>
        </w:rPr>
        <w:t>.</w:t>
      </w:r>
    </w:p>
    <w:p w14:paraId="54CDD984" w14:textId="77777777" w:rsidR="007A73C4" w:rsidRPr="00575596" w:rsidRDefault="007A73C4" w:rsidP="00575596">
      <w:pPr>
        <w:pStyle w:val="ListParagraph"/>
        <w:spacing w:after="0" w:line="240" w:lineRule="auto"/>
        <w:ind w:left="0"/>
        <w:contextualSpacing w:val="0"/>
        <w:rPr>
          <w:rFonts w:ascii="Calibri" w:hAnsi="Calibri" w:cs="Calibri"/>
          <w:sz w:val="24"/>
          <w:szCs w:val="24"/>
        </w:rPr>
      </w:pPr>
    </w:p>
    <w:p w14:paraId="4A5A83A9" w14:textId="5BD57B58" w:rsidR="007A73C4" w:rsidRPr="00575596" w:rsidRDefault="007A73C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Fabricate </w:t>
      </w:r>
      <w:r w:rsidR="00AE6E69" w:rsidRPr="00575596">
        <w:rPr>
          <w:rFonts w:ascii="Calibri" w:hAnsi="Calibri" w:cs="Calibri"/>
          <w:sz w:val="24"/>
          <w:szCs w:val="24"/>
        </w:rPr>
        <w:t>inverted pyramids</w:t>
      </w:r>
    </w:p>
    <w:p w14:paraId="4E3412DD" w14:textId="77777777" w:rsidR="00AE6E69" w:rsidRPr="00575596" w:rsidRDefault="00AE6E69" w:rsidP="00575596">
      <w:pPr>
        <w:pStyle w:val="ListParagraph"/>
        <w:spacing w:after="0" w:line="240" w:lineRule="auto"/>
        <w:ind w:left="0"/>
        <w:contextualSpacing w:val="0"/>
        <w:rPr>
          <w:rFonts w:ascii="Calibri" w:hAnsi="Calibri" w:cs="Calibri"/>
          <w:sz w:val="24"/>
          <w:szCs w:val="24"/>
        </w:rPr>
      </w:pPr>
    </w:p>
    <w:p w14:paraId="7EA9EDE8" w14:textId="7BD82409" w:rsidR="007A73C4" w:rsidRPr="00575596" w:rsidRDefault="007A73C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Immerse the wafer in 60 </w:t>
      </w:r>
      <w:proofErr w:type="spellStart"/>
      <w:r w:rsidRPr="00575596">
        <w:rPr>
          <w:rFonts w:ascii="Calibri" w:hAnsi="Calibri" w:cs="Calibri"/>
          <w:sz w:val="24"/>
          <w:szCs w:val="24"/>
        </w:rPr>
        <w:t>wt</w:t>
      </w:r>
      <w:proofErr w:type="spellEnd"/>
      <w:r w:rsidRPr="00575596">
        <w:rPr>
          <w:rFonts w:ascii="Calibri" w:hAnsi="Calibri" w:cs="Calibri"/>
          <w:sz w:val="24"/>
          <w:szCs w:val="24"/>
        </w:rPr>
        <w:t>% KOH at 60 °C for 2 min to etch inverted pyramidal pits into the silicon.</w:t>
      </w:r>
    </w:p>
    <w:p w14:paraId="1D01FBF2" w14:textId="77777777" w:rsidR="00AE6E69" w:rsidRPr="00575596" w:rsidRDefault="00AE6E69" w:rsidP="00575596">
      <w:pPr>
        <w:pStyle w:val="ListParagraph"/>
        <w:spacing w:after="0" w:line="240" w:lineRule="auto"/>
        <w:ind w:left="0"/>
        <w:contextualSpacing w:val="0"/>
        <w:rPr>
          <w:rFonts w:ascii="Calibri" w:hAnsi="Calibri" w:cs="Calibri"/>
          <w:sz w:val="24"/>
          <w:szCs w:val="24"/>
        </w:rPr>
      </w:pPr>
    </w:p>
    <w:p w14:paraId="44F0B954" w14:textId="2DEB65D5" w:rsidR="007A73C4" w:rsidRPr="00575596" w:rsidRDefault="007A73C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Remove the Cr mask using a Cr etchant for 5 min. </w:t>
      </w:r>
    </w:p>
    <w:p w14:paraId="10957594" w14:textId="77777777" w:rsidR="00AE6E69" w:rsidRPr="00575596" w:rsidRDefault="00AE6E69" w:rsidP="00575596"/>
    <w:p w14:paraId="671F1A47" w14:textId="77777777" w:rsidR="007A73C4" w:rsidRPr="00575596" w:rsidRDefault="007A73C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Remove the </w:t>
      </w:r>
      <w:proofErr w:type="spellStart"/>
      <w:r w:rsidRPr="00575596">
        <w:rPr>
          <w:rFonts w:ascii="Calibri" w:hAnsi="Calibri" w:cs="Calibri"/>
          <w:sz w:val="24"/>
          <w:szCs w:val="24"/>
        </w:rPr>
        <w:t>SiO</w:t>
      </w:r>
      <w:proofErr w:type="spellEnd"/>
      <w:r w:rsidRPr="00575596">
        <w:rPr>
          <w:rFonts w:ascii="Calibri" w:hAnsi="Calibri" w:cs="Calibri"/>
          <w:sz w:val="24"/>
          <w:szCs w:val="24"/>
        </w:rPr>
        <w:t xml:space="preserve">₂ layer in 6:1 buffered oxide etchant until fully cleared. </w:t>
      </w:r>
    </w:p>
    <w:p w14:paraId="17876D00" w14:textId="77777777" w:rsidR="00AE6E69" w:rsidRPr="00575596" w:rsidRDefault="00AE6E69" w:rsidP="00575596"/>
    <w:p w14:paraId="4D635BAA" w14:textId="2843701C" w:rsidR="007A73C4" w:rsidRPr="00575596" w:rsidRDefault="007A73C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Deposit a 200 nm Au film conformally over the inverted pyramids using electron-beam evaporation.</w:t>
      </w:r>
    </w:p>
    <w:p w14:paraId="33CE93C3" w14:textId="77777777" w:rsidR="007A73C4" w:rsidRPr="00575596" w:rsidRDefault="007A73C4" w:rsidP="00575596">
      <w:pPr>
        <w:pStyle w:val="ListParagraph"/>
        <w:spacing w:after="0" w:line="240" w:lineRule="auto"/>
        <w:ind w:left="0"/>
        <w:contextualSpacing w:val="0"/>
        <w:rPr>
          <w:rFonts w:ascii="Calibri" w:hAnsi="Calibri" w:cs="Calibri"/>
          <w:sz w:val="24"/>
          <w:szCs w:val="24"/>
        </w:rPr>
      </w:pPr>
    </w:p>
    <w:p w14:paraId="5C934457" w14:textId="1C54207A" w:rsidR="007A73C4" w:rsidRPr="00575596" w:rsidRDefault="007A73C4" w:rsidP="00575596">
      <w:pPr>
        <w:pStyle w:val="ListParagraph"/>
        <w:numPr>
          <w:ilvl w:val="1"/>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 xml:space="preserve">Finalize </w:t>
      </w:r>
      <w:r w:rsidR="00AE6E69" w:rsidRPr="00575596">
        <w:rPr>
          <w:rFonts w:ascii="Calibri" w:hAnsi="Calibri" w:cs="Calibri"/>
          <w:sz w:val="24"/>
          <w:szCs w:val="24"/>
        </w:rPr>
        <w:t>plasmonic substrate</w:t>
      </w:r>
    </w:p>
    <w:p w14:paraId="2AEA8DE2" w14:textId="77777777" w:rsidR="00AE6E69" w:rsidRPr="00575596" w:rsidRDefault="00AE6E69" w:rsidP="00575596">
      <w:pPr>
        <w:pStyle w:val="ListParagraph"/>
        <w:spacing w:after="0" w:line="240" w:lineRule="auto"/>
        <w:ind w:left="0"/>
        <w:contextualSpacing w:val="0"/>
        <w:rPr>
          <w:rFonts w:ascii="Calibri" w:hAnsi="Calibri" w:cs="Calibri"/>
          <w:sz w:val="24"/>
          <w:szCs w:val="24"/>
        </w:rPr>
      </w:pPr>
    </w:p>
    <w:p w14:paraId="5F8DB4CE" w14:textId="42A28BD4" w:rsidR="007A73C4" w:rsidRPr="00575596" w:rsidRDefault="00E236EF"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eastAsiaTheme="minorEastAsia" w:hAnsi="Calibri" w:cs="Calibri"/>
          <w:sz w:val="24"/>
          <w:szCs w:val="24"/>
          <w:lang w:eastAsia="zh-CN"/>
        </w:rPr>
        <w:t>Apply fast-curing epoxy</w:t>
      </w:r>
      <w:r w:rsidR="00D110AB" w:rsidRPr="00575596">
        <w:rPr>
          <w:rFonts w:ascii="Calibri" w:eastAsiaTheme="minorEastAsia" w:hAnsi="Calibri" w:cs="Calibri"/>
          <w:sz w:val="24"/>
          <w:szCs w:val="24"/>
          <w:lang w:eastAsia="zh-CN"/>
        </w:rPr>
        <w:t xml:space="preserve"> (~1 mL)</w:t>
      </w:r>
      <w:r w:rsidRPr="00575596">
        <w:rPr>
          <w:rFonts w:ascii="Calibri" w:eastAsiaTheme="minorEastAsia" w:hAnsi="Calibri" w:cs="Calibri"/>
          <w:sz w:val="24"/>
          <w:szCs w:val="24"/>
          <w:lang w:eastAsia="zh-CN"/>
        </w:rPr>
        <w:t xml:space="preserve"> to a separate SiO</w:t>
      </w:r>
      <w:r w:rsidRPr="00575596">
        <w:rPr>
          <w:rFonts w:ascii="Calibri" w:eastAsiaTheme="minorEastAsia" w:hAnsi="Calibri" w:cs="Calibri"/>
          <w:sz w:val="24"/>
          <w:szCs w:val="24"/>
          <w:vertAlign w:val="subscript"/>
          <w:lang w:eastAsia="zh-CN"/>
        </w:rPr>
        <w:t>2</w:t>
      </w:r>
      <w:r w:rsidRPr="00575596">
        <w:rPr>
          <w:rFonts w:ascii="Calibri" w:eastAsiaTheme="minorEastAsia" w:hAnsi="Calibri" w:cs="Calibri"/>
          <w:sz w:val="24"/>
          <w:szCs w:val="24"/>
          <w:lang w:eastAsia="zh-CN"/>
        </w:rPr>
        <w:t>/Si substrate. Press the gold-coated wafer onto the epoxy to form a sandwich structure with the gold layer in the middle</w:t>
      </w:r>
      <w:r w:rsidR="007A73C4" w:rsidRPr="00575596">
        <w:rPr>
          <w:rFonts w:ascii="Calibri" w:eastAsiaTheme="minorEastAsia" w:hAnsi="Calibri" w:cs="Calibri"/>
          <w:sz w:val="24"/>
          <w:szCs w:val="24"/>
          <w:lang w:eastAsia="zh-CN"/>
        </w:rPr>
        <w:t>.</w:t>
      </w:r>
    </w:p>
    <w:p w14:paraId="01578DB2" w14:textId="77777777" w:rsidR="00AE6E69" w:rsidRPr="00575596" w:rsidRDefault="00AE6E69" w:rsidP="00575596">
      <w:pPr>
        <w:pStyle w:val="ListParagraph"/>
        <w:spacing w:after="0" w:line="240" w:lineRule="auto"/>
        <w:ind w:left="0"/>
        <w:contextualSpacing w:val="0"/>
        <w:rPr>
          <w:rFonts w:ascii="Calibri" w:hAnsi="Calibri" w:cs="Calibri"/>
          <w:sz w:val="24"/>
          <w:szCs w:val="24"/>
        </w:rPr>
      </w:pPr>
    </w:p>
    <w:p w14:paraId="22CA52A0" w14:textId="37EE71BB" w:rsidR="00065CF4" w:rsidRPr="00575596" w:rsidRDefault="007A73C4" w:rsidP="00575596">
      <w:pPr>
        <w:pStyle w:val="ListParagraph"/>
        <w:numPr>
          <w:ilvl w:val="2"/>
          <w:numId w:val="26"/>
        </w:numPr>
        <w:spacing w:after="0" w:line="240" w:lineRule="auto"/>
        <w:ind w:left="0" w:firstLine="0"/>
        <w:contextualSpacing w:val="0"/>
        <w:rPr>
          <w:rFonts w:ascii="Calibri" w:hAnsi="Calibri" w:cs="Calibri"/>
          <w:sz w:val="24"/>
          <w:szCs w:val="24"/>
        </w:rPr>
      </w:pPr>
      <w:r w:rsidRPr="00575596">
        <w:rPr>
          <w:rFonts w:ascii="Calibri" w:hAnsi="Calibri" w:cs="Calibri"/>
          <w:sz w:val="24"/>
          <w:szCs w:val="24"/>
        </w:rPr>
        <w:t>Peel the epoxy away from the silicon mold to form a free-standing Au plasmonic substrate</w:t>
      </w:r>
      <w:r w:rsidRPr="00575596">
        <w:rPr>
          <w:rFonts w:ascii="Calibri" w:eastAsiaTheme="minorEastAsia" w:hAnsi="Calibri" w:cs="Calibri"/>
          <w:sz w:val="24"/>
          <w:szCs w:val="24"/>
          <w:lang w:eastAsia="zh-CN"/>
        </w:rPr>
        <w:t xml:space="preserve"> </w:t>
      </w:r>
      <w:r w:rsidR="00E236EF" w:rsidRPr="00575596">
        <w:rPr>
          <w:rFonts w:ascii="Calibri" w:eastAsiaTheme="minorEastAsia" w:hAnsi="Calibri" w:cs="Calibri"/>
          <w:sz w:val="24"/>
          <w:szCs w:val="24"/>
          <w:lang w:eastAsia="zh-CN"/>
        </w:rPr>
        <w:t>after the epoxy has fully cured</w:t>
      </w:r>
      <w:r w:rsidRPr="00575596">
        <w:rPr>
          <w:rFonts w:ascii="Calibri" w:eastAsiaTheme="minorEastAsia" w:hAnsi="Calibri" w:cs="Calibri"/>
          <w:sz w:val="24"/>
          <w:szCs w:val="24"/>
          <w:lang w:eastAsia="zh-CN"/>
        </w:rPr>
        <w:t>.</w:t>
      </w:r>
    </w:p>
    <w:p w14:paraId="7B1E9E3E" w14:textId="77777777" w:rsidR="001123D2" w:rsidRPr="00575596" w:rsidRDefault="001123D2" w:rsidP="00575596">
      <w:pPr>
        <w:pStyle w:val="ListParagraph"/>
        <w:spacing w:after="0" w:line="240" w:lineRule="auto"/>
        <w:ind w:left="0"/>
        <w:contextualSpacing w:val="0"/>
        <w:rPr>
          <w:rFonts w:ascii="Calibri" w:hAnsi="Calibri" w:cs="Calibri"/>
          <w:sz w:val="24"/>
          <w:szCs w:val="24"/>
        </w:rPr>
      </w:pPr>
    </w:p>
    <w:p w14:paraId="7F0E04C4" w14:textId="4ECAE221" w:rsidR="001123D2" w:rsidRPr="00575596" w:rsidRDefault="001123D2" w:rsidP="00575596">
      <w:pPr>
        <w:pStyle w:val="ListParagraph"/>
        <w:numPr>
          <w:ilvl w:val="0"/>
          <w:numId w:val="26"/>
        </w:numPr>
        <w:spacing w:after="0" w:line="240" w:lineRule="auto"/>
        <w:ind w:left="0" w:firstLine="0"/>
        <w:contextualSpacing w:val="0"/>
        <w:rPr>
          <w:rFonts w:ascii="Calibri" w:hAnsi="Calibri" w:cs="Calibri"/>
          <w:b/>
          <w:bCs/>
          <w:sz w:val="24"/>
          <w:szCs w:val="24"/>
        </w:rPr>
      </w:pPr>
      <w:r w:rsidRPr="00575596">
        <w:rPr>
          <w:rFonts w:ascii="Calibri" w:hAnsi="Calibri" w:cs="Calibri"/>
          <w:b/>
          <w:bCs/>
          <w:sz w:val="24"/>
          <w:szCs w:val="24"/>
        </w:rPr>
        <w:t xml:space="preserve">Graphene </w:t>
      </w:r>
      <w:r w:rsidR="00AE6E69" w:rsidRPr="00575596">
        <w:rPr>
          <w:rFonts w:ascii="Calibri" w:hAnsi="Calibri" w:cs="Calibri"/>
          <w:b/>
          <w:bCs/>
          <w:sz w:val="24"/>
          <w:szCs w:val="24"/>
        </w:rPr>
        <w:t>transfer to plasmonic substrate</w:t>
      </w:r>
    </w:p>
    <w:p w14:paraId="5F67EACC" w14:textId="77777777" w:rsidR="00AE6E69" w:rsidRPr="00575596" w:rsidRDefault="00AE6E69" w:rsidP="00575596">
      <w:pPr>
        <w:pStyle w:val="ListParagraph"/>
        <w:spacing w:after="0" w:line="240" w:lineRule="auto"/>
        <w:ind w:left="0"/>
        <w:contextualSpacing w:val="0"/>
        <w:rPr>
          <w:rFonts w:ascii="Calibri" w:hAnsi="Calibri" w:cs="Calibri"/>
          <w:b/>
          <w:bCs/>
          <w:sz w:val="24"/>
          <w:szCs w:val="24"/>
        </w:rPr>
      </w:pPr>
    </w:p>
    <w:p w14:paraId="7F6BDCD7" w14:textId="3D43055A" w:rsidR="001123D2" w:rsidRPr="00575596"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 xml:space="preserve">Prepare </w:t>
      </w:r>
      <w:r w:rsidR="00AE6E69" w:rsidRPr="00575596">
        <w:rPr>
          <w:rStyle w:val="Strong"/>
          <w:rFonts w:ascii="Calibri" w:hAnsi="Calibri" w:cs="Calibri"/>
          <w:b w:val="0"/>
          <w:bCs w:val="0"/>
          <w:sz w:val="24"/>
          <w:szCs w:val="24"/>
        </w:rPr>
        <w:t>graphene film</w:t>
      </w:r>
    </w:p>
    <w:p w14:paraId="23F2C740" w14:textId="77777777" w:rsidR="00AE6E69" w:rsidRPr="00575596" w:rsidRDefault="00AE6E69" w:rsidP="00575596">
      <w:pPr>
        <w:pStyle w:val="ListParagraph"/>
        <w:spacing w:after="0" w:line="240" w:lineRule="auto"/>
        <w:ind w:left="0"/>
        <w:contextualSpacing w:val="0"/>
        <w:rPr>
          <w:rStyle w:val="Strong"/>
          <w:rFonts w:ascii="Calibri" w:hAnsi="Calibri" w:cs="Calibri"/>
          <w:b w:val="0"/>
          <w:bCs w:val="0"/>
          <w:sz w:val="24"/>
          <w:szCs w:val="24"/>
        </w:rPr>
      </w:pPr>
    </w:p>
    <w:p w14:paraId="680431DE" w14:textId="1CB1D91D"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 xml:space="preserve">Prepare a 1 M </w:t>
      </w:r>
      <w:proofErr w:type="spellStart"/>
      <w:r w:rsidRPr="00575596">
        <w:rPr>
          <w:rStyle w:val="Strong"/>
          <w:rFonts w:ascii="Calibri" w:hAnsi="Calibri" w:cs="Calibri"/>
          <w:b w:val="0"/>
          <w:bCs w:val="0"/>
          <w:sz w:val="24"/>
          <w:szCs w:val="24"/>
        </w:rPr>
        <w:t>FeCl</w:t>
      </w:r>
      <w:proofErr w:type="spellEnd"/>
      <w:r w:rsidRPr="00575596">
        <w:rPr>
          <w:rStyle w:val="Strong"/>
          <w:rFonts w:ascii="Calibri" w:hAnsi="Calibri" w:cs="Calibri"/>
          <w:b w:val="0"/>
          <w:bCs w:val="0"/>
          <w:sz w:val="24"/>
          <w:szCs w:val="24"/>
        </w:rPr>
        <w:t>₃ solution</w:t>
      </w:r>
      <w:r w:rsidR="006162CD" w:rsidRPr="00575596">
        <w:rPr>
          <w:rStyle w:val="Strong"/>
          <w:rFonts w:ascii="Calibri" w:hAnsi="Calibri" w:cs="Calibri"/>
          <w:b w:val="0"/>
          <w:bCs w:val="0"/>
          <w:sz w:val="24"/>
          <w:szCs w:val="24"/>
        </w:rPr>
        <w:t xml:space="preserve"> (A 1 M stock solution of anhydrous ferric chloride was prepared by dissolving 81 g of </w:t>
      </w:r>
      <w:proofErr w:type="spellStart"/>
      <w:r w:rsidR="006162CD" w:rsidRPr="00575596">
        <w:rPr>
          <w:rStyle w:val="Strong"/>
          <w:rFonts w:ascii="Calibri" w:hAnsi="Calibri" w:cs="Calibri"/>
          <w:b w:val="0"/>
          <w:bCs w:val="0"/>
          <w:sz w:val="24"/>
          <w:szCs w:val="24"/>
        </w:rPr>
        <w:t>FeCl</w:t>
      </w:r>
      <w:proofErr w:type="spellEnd"/>
      <w:r w:rsidR="006162CD" w:rsidRPr="00575596">
        <w:rPr>
          <w:rStyle w:val="Strong"/>
          <w:rFonts w:ascii="Calibri" w:hAnsi="Calibri" w:cs="Calibri"/>
          <w:b w:val="0"/>
          <w:bCs w:val="0"/>
          <w:sz w:val="24"/>
          <w:szCs w:val="24"/>
        </w:rPr>
        <w:t>₃ in deionized water and diluting to a final volume of 500 mL)</w:t>
      </w:r>
      <w:r w:rsidRPr="00575596">
        <w:rPr>
          <w:rStyle w:val="Strong"/>
          <w:rFonts w:ascii="Calibri" w:hAnsi="Calibri" w:cs="Calibri"/>
          <w:b w:val="0"/>
          <w:bCs w:val="0"/>
          <w:sz w:val="24"/>
          <w:szCs w:val="24"/>
        </w:rPr>
        <w:t xml:space="preserve"> to etch the copper substrate from a PMMA-coated monolayer graphene sheet.</w:t>
      </w:r>
    </w:p>
    <w:p w14:paraId="3DA93731" w14:textId="77777777" w:rsidR="00AE6E69" w:rsidRPr="00575596" w:rsidRDefault="00AE6E69" w:rsidP="00575596">
      <w:pPr>
        <w:pStyle w:val="ListParagraph"/>
        <w:spacing w:after="0" w:line="240" w:lineRule="auto"/>
        <w:ind w:left="0"/>
        <w:contextualSpacing w:val="0"/>
        <w:rPr>
          <w:rStyle w:val="Strong"/>
          <w:rFonts w:ascii="Calibri" w:hAnsi="Calibri" w:cs="Calibri"/>
          <w:b w:val="0"/>
          <w:bCs w:val="0"/>
          <w:sz w:val="24"/>
          <w:szCs w:val="24"/>
        </w:rPr>
      </w:pPr>
    </w:p>
    <w:p w14:paraId="03FA04F8" w14:textId="0316D4AC"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 xml:space="preserve">Place the graphene-coated copper sheet face-down on the surface of the </w:t>
      </w:r>
      <w:proofErr w:type="spellStart"/>
      <w:r w:rsidRPr="00575596">
        <w:rPr>
          <w:rStyle w:val="Strong"/>
          <w:rFonts w:ascii="Calibri" w:hAnsi="Calibri" w:cs="Calibri"/>
          <w:b w:val="0"/>
          <w:bCs w:val="0"/>
          <w:sz w:val="24"/>
          <w:szCs w:val="24"/>
        </w:rPr>
        <w:t>FeCl</w:t>
      </w:r>
      <w:proofErr w:type="spellEnd"/>
      <w:r w:rsidRPr="00575596">
        <w:rPr>
          <w:rStyle w:val="Strong"/>
          <w:rFonts w:ascii="Calibri" w:hAnsi="Calibri" w:cs="Calibri"/>
          <w:b w:val="0"/>
          <w:bCs w:val="0"/>
          <w:sz w:val="24"/>
          <w:szCs w:val="24"/>
        </w:rPr>
        <w:t>₃ solution until the copper is completely dissolved.</w:t>
      </w:r>
    </w:p>
    <w:p w14:paraId="5E51FDEA" w14:textId="77777777" w:rsidR="00AE6E69" w:rsidRPr="00575596" w:rsidRDefault="00AE6E69" w:rsidP="00575596">
      <w:pPr>
        <w:rPr>
          <w:rStyle w:val="Strong"/>
          <w:b w:val="0"/>
          <w:bCs w:val="0"/>
        </w:rPr>
      </w:pPr>
    </w:p>
    <w:p w14:paraId="10B15DD9" w14:textId="1574030B" w:rsidR="001123D2" w:rsidRPr="00575596"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lastRenderedPageBreak/>
        <w:t xml:space="preserve">Rinse </w:t>
      </w:r>
      <w:r w:rsidR="00AE6E69" w:rsidRPr="00575596">
        <w:rPr>
          <w:rStyle w:val="Strong"/>
          <w:rFonts w:ascii="Calibri" w:hAnsi="Calibri" w:cs="Calibri"/>
          <w:b w:val="0"/>
          <w:bCs w:val="0"/>
          <w:sz w:val="24"/>
          <w:szCs w:val="24"/>
        </w:rPr>
        <w:t>graphene film</w:t>
      </w:r>
    </w:p>
    <w:p w14:paraId="58D968CD" w14:textId="77777777" w:rsidR="00AE6E69" w:rsidRPr="00575596" w:rsidRDefault="00AE6E69" w:rsidP="00575596">
      <w:pPr>
        <w:pStyle w:val="ListParagraph"/>
        <w:spacing w:after="0" w:line="240" w:lineRule="auto"/>
        <w:ind w:left="0"/>
        <w:contextualSpacing w:val="0"/>
        <w:rPr>
          <w:rStyle w:val="Strong"/>
          <w:rFonts w:ascii="Calibri" w:hAnsi="Calibri" w:cs="Calibri"/>
          <w:b w:val="0"/>
          <w:bCs w:val="0"/>
          <w:sz w:val="24"/>
          <w:szCs w:val="24"/>
        </w:rPr>
      </w:pPr>
    </w:p>
    <w:p w14:paraId="7F6A01FB" w14:textId="43781E2A"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Using a clean glass slide, carefully transfer the floating graphene film to a deionized water bath to rinse off etchant residues.</w:t>
      </w:r>
    </w:p>
    <w:p w14:paraId="2CFAA500" w14:textId="77777777" w:rsidR="00AE6E69" w:rsidRPr="00575596" w:rsidRDefault="00AE6E69" w:rsidP="00575596">
      <w:pPr>
        <w:pStyle w:val="ListParagraph"/>
        <w:spacing w:after="0" w:line="240" w:lineRule="auto"/>
        <w:ind w:left="0"/>
        <w:contextualSpacing w:val="0"/>
        <w:rPr>
          <w:rStyle w:val="Strong"/>
          <w:rFonts w:ascii="Calibri" w:hAnsi="Calibri" w:cs="Calibri"/>
          <w:b w:val="0"/>
          <w:bCs w:val="0"/>
          <w:sz w:val="24"/>
          <w:szCs w:val="24"/>
        </w:rPr>
      </w:pPr>
    </w:p>
    <w:p w14:paraId="08719FFF" w14:textId="584D516D"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Repeat this rinsing step three times.</w:t>
      </w:r>
    </w:p>
    <w:p w14:paraId="689366D8" w14:textId="77777777" w:rsidR="001123D2" w:rsidRPr="00575596" w:rsidRDefault="001123D2" w:rsidP="00575596">
      <w:pPr>
        <w:pStyle w:val="ListParagraph"/>
        <w:spacing w:after="0" w:line="240" w:lineRule="auto"/>
        <w:ind w:left="0"/>
        <w:contextualSpacing w:val="0"/>
        <w:rPr>
          <w:rStyle w:val="Strong"/>
          <w:rFonts w:ascii="Calibri" w:hAnsi="Calibri" w:cs="Calibri"/>
          <w:b w:val="0"/>
          <w:bCs w:val="0"/>
          <w:sz w:val="24"/>
          <w:szCs w:val="24"/>
        </w:rPr>
      </w:pPr>
    </w:p>
    <w:p w14:paraId="0A13ABD8" w14:textId="4A97AD44" w:rsidR="001123D2" w:rsidRPr="00575596"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 xml:space="preserve">Transfer </w:t>
      </w:r>
      <w:r w:rsidR="00AE6E69" w:rsidRPr="00575596">
        <w:rPr>
          <w:rStyle w:val="Strong"/>
          <w:rFonts w:ascii="Calibri" w:hAnsi="Calibri" w:cs="Calibri"/>
          <w:b w:val="0"/>
          <w:bCs w:val="0"/>
          <w:sz w:val="24"/>
          <w:szCs w:val="24"/>
        </w:rPr>
        <w:t>graphene to substrate</w:t>
      </w:r>
    </w:p>
    <w:p w14:paraId="6C7E1865" w14:textId="77777777" w:rsidR="00AE6E69" w:rsidRPr="00575596" w:rsidRDefault="00AE6E69" w:rsidP="00575596">
      <w:pPr>
        <w:pStyle w:val="ListParagraph"/>
        <w:spacing w:after="0" w:line="240" w:lineRule="auto"/>
        <w:ind w:left="0"/>
        <w:contextualSpacing w:val="0"/>
        <w:rPr>
          <w:rStyle w:val="Strong"/>
          <w:rFonts w:ascii="Calibri" w:hAnsi="Calibri" w:cs="Calibri"/>
          <w:b w:val="0"/>
          <w:bCs w:val="0"/>
          <w:sz w:val="24"/>
          <w:szCs w:val="24"/>
        </w:rPr>
      </w:pPr>
    </w:p>
    <w:p w14:paraId="2FB42568" w14:textId="043705E0"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Float the SERS plasmonic substrate beneath the graphene film in the final DI water bath.</w:t>
      </w:r>
    </w:p>
    <w:p w14:paraId="261FED2A" w14:textId="77777777" w:rsidR="00AE6E69" w:rsidRPr="00575596" w:rsidRDefault="00AE6E69" w:rsidP="00575596">
      <w:pPr>
        <w:pStyle w:val="ListParagraph"/>
        <w:spacing w:after="0" w:line="240" w:lineRule="auto"/>
        <w:ind w:left="0"/>
        <w:contextualSpacing w:val="0"/>
        <w:rPr>
          <w:rStyle w:val="Strong"/>
          <w:rFonts w:ascii="Calibri" w:hAnsi="Calibri" w:cs="Calibri"/>
          <w:b w:val="0"/>
          <w:bCs w:val="0"/>
          <w:sz w:val="24"/>
          <w:szCs w:val="24"/>
        </w:rPr>
      </w:pPr>
    </w:p>
    <w:p w14:paraId="2D0BD981" w14:textId="3D48FB9C"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Gently lift the substrate to settle the graphene evenly on its surface.</w:t>
      </w:r>
    </w:p>
    <w:p w14:paraId="1C8AC53F" w14:textId="77777777" w:rsidR="00AE6E69" w:rsidRPr="00575596" w:rsidRDefault="00AE6E69" w:rsidP="00575596">
      <w:pPr>
        <w:rPr>
          <w:rStyle w:val="Strong"/>
          <w:b w:val="0"/>
          <w:bCs w:val="0"/>
        </w:rPr>
      </w:pPr>
    </w:p>
    <w:p w14:paraId="3AA3F1B8" w14:textId="3AAE59E5"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Air-dry the graphene-coated substrate at room temperature for 1 h.</w:t>
      </w:r>
    </w:p>
    <w:p w14:paraId="425C6A55" w14:textId="77777777" w:rsidR="00AE6E69" w:rsidRPr="00575596" w:rsidRDefault="00AE6E69" w:rsidP="00575596">
      <w:pPr>
        <w:rPr>
          <w:rStyle w:val="Strong"/>
          <w:b w:val="0"/>
          <w:bCs w:val="0"/>
        </w:rPr>
      </w:pPr>
    </w:p>
    <w:p w14:paraId="3E7D011A" w14:textId="4DBB84E6"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 xml:space="preserve">Transfer it to a vacuum chamber and dry under reduced pressure at 180 °C for 1 </w:t>
      </w:r>
      <w:r w:rsidR="00AE6E69" w:rsidRPr="00575596">
        <w:rPr>
          <w:rStyle w:val="Strong"/>
          <w:rFonts w:ascii="Calibri" w:hAnsi="Calibri" w:cs="Calibri"/>
          <w:b w:val="0"/>
          <w:bCs w:val="0"/>
          <w:sz w:val="24"/>
          <w:szCs w:val="24"/>
        </w:rPr>
        <w:t>h</w:t>
      </w:r>
      <w:r w:rsidRPr="00575596">
        <w:rPr>
          <w:rStyle w:val="Strong"/>
          <w:rFonts w:ascii="Calibri" w:hAnsi="Calibri" w:cs="Calibri"/>
          <w:b w:val="0"/>
          <w:bCs w:val="0"/>
          <w:sz w:val="24"/>
          <w:szCs w:val="24"/>
        </w:rPr>
        <w:t>.</w:t>
      </w:r>
    </w:p>
    <w:p w14:paraId="5CA01371" w14:textId="77777777" w:rsidR="001123D2" w:rsidRPr="00575596" w:rsidRDefault="001123D2" w:rsidP="00575596">
      <w:pPr>
        <w:pStyle w:val="ListParagraph"/>
        <w:spacing w:after="0" w:line="240" w:lineRule="auto"/>
        <w:ind w:left="0"/>
        <w:contextualSpacing w:val="0"/>
        <w:rPr>
          <w:rStyle w:val="Strong"/>
          <w:rFonts w:ascii="Calibri" w:hAnsi="Calibri" w:cs="Calibri"/>
          <w:b w:val="0"/>
          <w:bCs w:val="0"/>
          <w:sz w:val="24"/>
          <w:szCs w:val="24"/>
        </w:rPr>
      </w:pPr>
    </w:p>
    <w:p w14:paraId="0416BD75" w14:textId="37AC0C44" w:rsidR="001123D2" w:rsidRPr="00575596"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 xml:space="preserve">Clean </w:t>
      </w:r>
      <w:r w:rsidR="00564113" w:rsidRPr="00575596">
        <w:rPr>
          <w:rStyle w:val="Strong"/>
          <w:rFonts w:ascii="Calibri" w:hAnsi="Calibri" w:cs="Calibri"/>
          <w:b w:val="0"/>
          <w:bCs w:val="0"/>
          <w:sz w:val="24"/>
          <w:szCs w:val="24"/>
        </w:rPr>
        <w:t>final substrate</w:t>
      </w:r>
    </w:p>
    <w:p w14:paraId="5A5E41DE" w14:textId="77777777" w:rsidR="00564113" w:rsidRPr="00575596" w:rsidRDefault="00564113" w:rsidP="00575596">
      <w:pPr>
        <w:pStyle w:val="ListParagraph"/>
        <w:spacing w:after="0" w:line="240" w:lineRule="auto"/>
        <w:ind w:left="0"/>
        <w:contextualSpacing w:val="0"/>
        <w:rPr>
          <w:rStyle w:val="Strong"/>
          <w:rFonts w:ascii="Calibri" w:hAnsi="Calibri" w:cs="Calibri"/>
          <w:b w:val="0"/>
          <w:bCs w:val="0"/>
          <w:sz w:val="24"/>
          <w:szCs w:val="24"/>
        </w:rPr>
      </w:pPr>
    </w:p>
    <w:p w14:paraId="776ED817" w14:textId="2DE65C2C"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Immerse the dried substrate in an acetone bath at 50 °C for 1 h to dissolve the PMMA.</w:t>
      </w:r>
    </w:p>
    <w:p w14:paraId="49235861" w14:textId="77777777" w:rsidR="00564113" w:rsidRPr="00575596" w:rsidRDefault="00564113" w:rsidP="00575596">
      <w:pPr>
        <w:pStyle w:val="ListParagraph"/>
        <w:spacing w:after="0" w:line="240" w:lineRule="auto"/>
        <w:ind w:left="0"/>
        <w:contextualSpacing w:val="0"/>
        <w:rPr>
          <w:rStyle w:val="Strong"/>
          <w:rFonts w:ascii="Calibri" w:hAnsi="Calibri" w:cs="Calibri"/>
          <w:b w:val="0"/>
          <w:bCs w:val="0"/>
          <w:sz w:val="24"/>
          <w:szCs w:val="24"/>
        </w:rPr>
      </w:pPr>
    </w:p>
    <w:p w14:paraId="7264D919" w14:textId="53DD18A2"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Rinse the substrate three times in isopropyl alcohol.</w:t>
      </w:r>
    </w:p>
    <w:p w14:paraId="360DD89E" w14:textId="77777777" w:rsidR="00564113" w:rsidRPr="00575596" w:rsidRDefault="00564113" w:rsidP="00575596">
      <w:pPr>
        <w:rPr>
          <w:rStyle w:val="Strong"/>
          <w:b w:val="0"/>
          <w:bCs w:val="0"/>
        </w:rPr>
      </w:pPr>
    </w:p>
    <w:p w14:paraId="76C34622" w14:textId="4DA22EB0"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Dry the cleaned, graphene-transferred plasmonic substrate in a desiccator before use.</w:t>
      </w:r>
    </w:p>
    <w:p w14:paraId="4335AA97" w14:textId="77777777" w:rsidR="001123D2" w:rsidRPr="00575596" w:rsidRDefault="001123D2" w:rsidP="00575596">
      <w:pPr>
        <w:pStyle w:val="ListParagraph"/>
        <w:spacing w:after="0" w:line="240" w:lineRule="auto"/>
        <w:ind w:left="0"/>
        <w:contextualSpacing w:val="0"/>
        <w:rPr>
          <w:rStyle w:val="Strong"/>
          <w:rFonts w:ascii="Calibri" w:hAnsi="Calibri" w:cs="Calibri"/>
          <w:b w:val="0"/>
          <w:bCs w:val="0"/>
          <w:sz w:val="24"/>
          <w:szCs w:val="24"/>
        </w:rPr>
      </w:pPr>
    </w:p>
    <w:p w14:paraId="42FCC844" w14:textId="637A03CB" w:rsidR="001123D2" w:rsidRPr="00584F58" w:rsidRDefault="001123D2" w:rsidP="00575596">
      <w:pPr>
        <w:pStyle w:val="ListParagraph"/>
        <w:numPr>
          <w:ilvl w:val="0"/>
          <w:numId w:val="26"/>
        </w:numPr>
        <w:spacing w:after="0" w:line="240" w:lineRule="auto"/>
        <w:ind w:left="0" w:firstLine="0"/>
        <w:contextualSpacing w:val="0"/>
        <w:rPr>
          <w:rFonts w:ascii="Calibri" w:hAnsi="Calibri" w:cs="Calibri"/>
          <w:b/>
          <w:bCs/>
          <w:sz w:val="24"/>
          <w:szCs w:val="24"/>
          <w:highlight w:val="yellow"/>
        </w:rPr>
      </w:pPr>
      <w:r w:rsidRPr="00584F58">
        <w:rPr>
          <w:rFonts w:ascii="Calibri" w:hAnsi="Calibri" w:cs="Calibri"/>
          <w:b/>
          <w:bCs/>
          <w:sz w:val="24"/>
          <w:szCs w:val="24"/>
          <w:highlight w:val="yellow"/>
        </w:rPr>
        <w:t xml:space="preserve">SERS </w:t>
      </w:r>
      <w:r w:rsidR="00564113" w:rsidRPr="00584F58">
        <w:rPr>
          <w:rFonts w:ascii="Calibri" w:hAnsi="Calibri" w:cs="Calibri"/>
          <w:b/>
          <w:bCs/>
          <w:sz w:val="24"/>
          <w:szCs w:val="24"/>
          <w:highlight w:val="yellow"/>
        </w:rPr>
        <w:t>sample preparation and spectra acquisition</w:t>
      </w:r>
    </w:p>
    <w:p w14:paraId="09E03F9A" w14:textId="77777777" w:rsidR="00564113" w:rsidRPr="00584F58" w:rsidRDefault="00564113" w:rsidP="00575596">
      <w:pPr>
        <w:pStyle w:val="ListParagraph"/>
        <w:spacing w:after="0" w:line="240" w:lineRule="auto"/>
        <w:ind w:left="0"/>
        <w:contextualSpacing w:val="0"/>
        <w:rPr>
          <w:rFonts w:ascii="Calibri" w:hAnsi="Calibri" w:cs="Calibri"/>
          <w:b/>
          <w:bCs/>
          <w:sz w:val="24"/>
          <w:szCs w:val="24"/>
          <w:highlight w:val="yellow"/>
        </w:rPr>
      </w:pPr>
    </w:p>
    <w:p w14:paraId="66571C4D" w14:textId="3503A09E"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Prepare </w:t>
      </w:r>
      <w:r w:rsidR="00564113" w:rsidRPr="00584F58">
        <w:rPr>
          <w:rStyle w:val="Strong"/>
          <w:rFonts w:ascii="Calibri" w:hAnsi="Calibri" w:cs="Calibri"/>
          <w:b w:val="0"/>
          <w:bCs w:val="0"/>
          <w:sz w:val="24"/>
          <w:szCs w:val="24"/>
          <w:highlight w:val="yellow"/>
        </w:rPr>
        <w:t>sample on substrate</w:t>
      </w:r>
    </w:p>
    <w:p w14:paraId="04E35188"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36E5A47E" w14:textId="351DCA0B"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Pipette approximately 5 µL of the sEV sample onto the appropriate plasmonic substrate.</w:t>
      </w:r>
    </w:p>
    <w:p w14:paraId="0AE55CE8"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22E44C8B" w14:textId="29929398" w:rsidR="001123D2" w:rsidRPr="00584F58" w:rsidRDefault="001123D2" w:rsidP="00575596">
      <w:pPr>
        <w:rPr>
          <w:rStyle w:val="Strong"/>
          <w:b w:val="0"/>
          <w:bCs w:val="0"/>
          <w:highlight w:val="yellow"/>
        </w:rPr>
      </w:pPr>
      <w:r w:rsidRPr="00584F58">
        <w:rPr>
          <w:rStyle w:val="Strong"/>
          <w:b w:val="0"/>
          <w:bCs w:val="0"/>
          <w:highlight w:val="yellow"/>
        </w:rPr>
        <w:t>NOTE: For quantification of drug-loaded sEVs, apply vesicles to the gold-graphene substrate. For all other experiments, use a plain gold plasmonic substrate.</w:t>
      </w:r>
    </w:p>
    <w:p w14:paraId="7D3E0C4C" w14:textId="77777777" w:rsidR="00564113" w:rsidRPr="00584F58" w:rsidRDefault="00564113" w:rsidP="00575596">
      <w:pPr>
        <w:rPr>
          <w:rStyle w:val="Strong"/>
          <w:b w:val="0"/>
          <w:bCs w:val="0"/>
          <w:highlight w:val="yellow"/>
        </w:rPr>
      </w:pPr>
    </w:p>
    <w:p w14:paraId="2B593103" w14:textId="796ADE0C"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Place the substrate in a desiccator and allow the droplet to dry completely (~15 mi</w:t>
      </w:r>
      <w:r w:rsidR="00564113" w:rsidRPr="00584F58">
        <w:rPr>
          <w:rStyle w:val="Strong"/>
          <w:rFonts w:ascii="Calibri" w:hAnsi="Calibri" w:cs="Calibri"/>
          <w:b w:val="0"/>
          <w:bCs w:val="0"/>
          <w:sz w:val="24"/>
          <w:szCs w:val="24"/>
          <w:highlight w:val="yellow"/>
        </w:rPr>
        <w:t>n</w:t>
      </w:r>
      <w:r w:rsidRPr="00584F58">
        <w:rPr>
          <w:rStyle w:val="Strong"/>
          <w:rFonts w:ascii="Calibri" w:hAnsi="Calibri" w:cs="Calibri"/>
          <w:b w:val="0"/>
          <w:bCs w:val="0"/>
          <w:sz w:val="24"/>
          <w:szCs w:val="24"/>
          <w:highlight w:val="yellow"/>
        </w:rPr>
        <w:t>).</w:t>
      </w:r>
    </w:p>
    <w:p w14:paraId="17BA02A1" w14:textId="77777777" w:rsidR="001123D2" w:rsidRPr="00584F58" w:rsidRDefault="001123D2"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5603995A" w14:textId="13D558F0"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Calibrate Raman </w:t>
      </w:r>
      <w:r w:rsidR="00564113" w:rsidRPr="00584F58">
        <w:rPr>
          <w:rStyle w:val="Strong"/>
          <w:rFonts w:ascii="Calibri" w:hAnsi="Calibri" w:cs="Calibri"/>
          <w:b w:val="0"/>
          <w:bCs w:val="0"/>
          <w:sz w:val="24"/>
          <w:szCs w:val="24"/>
          <w:highlight w:val="yellow"/>
        </w:rPr>
        <w:t>s</w:t>
      </w:r>
      <w:r w:rsidRPr="00584F58">
        <w:rPr>
          <w:rStyle w:val="Strong"/>
          <w:rFonts w:ascii="Calibri" w:hAnsi="Calibri" w:cs="Calibri"/>
          <w:b w:val="0"/>
          <w:bCs w:val="0"/>
          <w:sz w:val="24"/>
          <w:szCs w:val="24"/>
          <w:highlight w:val="yellow"/>
        </w:rPr>
        <w:t>ystem</w:t>
      </w:r>
    </w:p>
    <w:p w14:paraId="30233F6A"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631EFABE" w14:textId="67A2B5D3"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Transfer the substrate to a confocal Raman microscope.</w:t>
      </w:r>
    </w:p>
    <w:p w14:paraId="447628D3" w14:textId="77777777" w:rsidR="00564113" w:rsidRPr="00584F58" w:rsidRDefault="00564113" w:rsidP="00575596">
      <w:pPr>
        <w:rPr>
          <w:rStyle w:val="Strong"/>
          <w:b w:val="0"/>
          <w:bCs w:val="0"/>
          <w:highlight w:val="yellow"/>
        </w:rPr>
      </w:pPr>
    </w:p>
    <w:p w14:paraId="36863E30" w14:textId="6DFB5DD2"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Initiate data collection using the instrument's software</w:t>
      </w:r>
      <w:r w:rsidR="00497C50" w:rsidRPr="00584F58">
        <w:rPr>
          <w:rStyle w:val="Strong"/>
          <w:rFonts w:ascii="Calibri" w:hAnsi="Calibri" w:cs="Calibri"/>
          <w:b w:val="0"/>
          <w:bCs w:val="0"/>
          <w:sz w:val="24"/>
          <w:szCs w:val="24"/>
          <w:highlight w:val="yellow"/>
        </w:rPr>
        <w:t xml:space="preserve"> </w:t>
      </w:r>
      <w:r w:rsidRPr="00584F58">
        <w:rPr>
          <w:rStyle w:val="Strong"/>
          <w:rFonts w:ascii="Calibri" w:hAnsi="Calibri" w:cs="Calibri"/>
          <w:b w:val="0"/>
          <w:bCs w:val="0"/>
          <w:sz w:val="24"/>
          <w:szCs w:val="24"/>
          <w:highlight w:val="yellow"/>
        </w:rPr>
        <w:t>(</w:t>
      </w:r>
      <w:proofErr w:type="spellStart"/>
      <w:r w:rsidR="00497C50" w:rsidRPr="00584F58">
        <w:rPr>
          <w:rStyle w:val="Strong"/>
          <w:rFonts w:ascii="Calibri" w:hAnsi="Calibri" w:cs="Calibri"/>
          <w:b w:val="0"/>
          <w:bCs w:val="0"/>
          <w:sz w:val="24"/>
          <w:szCs w:val="24"/>
          <w:highlight w:val="yellow"/>
        </w:rPr>
        <w:t>WiRE</w:t>
      </w:r>
      <w:proofErr w:type="spellEnd"/>
      <w:r w:rsidR="00497C50" w:rsidRPr="00584F58">
        <w:rPr>
          <w:rStyle w:val="Strong"/>
          <w:rFonts w:ascii="Calibri" w:hAnsi="Calibri" w:cs="Calibri"/>
          <w:b w:val="0"/>
          <w:bCs w:val="0"/>
          <w:sz w:val="24"/>
          <w:szCs w:val="24"/>
          <w:highlight w:val="yellow"/>
        </w:rPr>
        <w:t xml:space="preserve"> version 4.4</w:t>
      </w:r>
      <w:r w:rsidRPr="00584F58">
        <w:rPr>
          <w:rStyle w:val="Strong"/>
          <w:rFonts w:ascii="Calibri" w:hAnsi="Calibri" w:cs="Calibri"/>
          <w:b w:val="0"/>
          <w:bCs w:val="0"/>
          <w:sz w:val="24"/>
          <w:szCs w:val="24"/>
          <w:highlight w:val="yellow"/>
        </w:rPr>
        <w:t>).</w:t>
      </w:r>
    </w:p>
    <w:p w14:paraId="428A7CE9" w14:textId="77777777" w:rsidR="00564113" w:rsidRPr="00584F58" w:rsidRDefault="00564113" w:rsidP="00575596">
      <w:pPr>
        <w:rPr>
          <w:rStyle w:val="Strong"/>
          <w:b w:val="0"/>
          <w:bCs w:val="0"/>
          <w:highlight w:val="yellow"/>
        </w:rPr>
      </w:pPr>
    </w:p>
    <w:p w14:paraId="570C983E" w14:textId="5671CDF4"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Set the excitation laser to 785 nm at 5 </w:t>
      </w:r>
      <w:proofErr w:type="spellStart"/>
      <w:r w:rsidRPr="00584F58">
        <w:rPr>
          <w:rStyle w:val="Strong"/>
          <w:rFonts w:ascii="Calibri" w:hAnsi="Calibri" w:cs="Calibri"/>
          <w:b w:val="0"/>
          <w:bCs w:val="0"/>
          <w:sz w:val="24"/>
          <w:szCs w:val="24"/>
          <w:highlight w:val="yellow"/>
        </w:rPr>
        <w:t>mW</w:t>
      </w:r>
      <w:proofErr w:type="spellEnd"/>
      <w:r w:rsidRPr="00584F58">
        <w:rPr>
          <w:rStyle w:val="Strong"/>
          <w:rFonts w:ascii="Calibri" w:hAnsi="Calibri" w:cs="Calibri"/>
          <w:b w:val="0"/>
          <w:bCs w:val="0"/>
          <w:sz w:val="24"/>
          <w:szCs w:val="24"/>
          <w:highlight w:val="yellow"/>
        </w:rPr>
        <w:t>.</w:t>
      </w:r>
    </w:p>
    <w:p w14:paraId="24C190E3" w14:textId="77777777" w:rsidR="00564113" w:rsidRPr="00575596" w:rsidRDefault="00564113" w:rsidP="00575596">
      <w:pPr>
        <w:rPr>
          <w:rStyle w:val="Strong"/>
          <w:b w:val="0"/>
          <w:bCs w:val="0"/>
        </w:rPr>
      </w:pPr>
    </w:p>
    <w:p w14:paraId="19397671" w14:textId="2B908403"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lastRenderedPageBreak/>
        <w:t>Calibrate the system by aligning the silicon reference peak to 520 cm⁻¹.</w:t>
      </w:r>
    </w:p>
    <w:p w14:paraId="4C818073" w14:textId="77777777" w:rsidR="001123D2" w:rsidRPr="00584F58" w:rsidRDefault="001123D2"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1F29ACD9" w14:textId="7B782EA5"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Acquire </w:t>
      </w:r>
      <w:r w:rsidR="00564113" w:rsidRPr="00584F58">
        <w:rPr>
          <w:rStyle w:val="Strong"/>
          <w:rFonts w:ascii="Calibri" w:hAnsi="Calibri" w:cs="Calibri"/>
          <w:b w:val="0"/>
          <w:bCs w:val="0"/>
          <w:sz w:val="24"/>
          <w:szCs w:val="24"/>
          <w:highlight w:val="yellow"/>
        </w:rPr>
        <w:t>spectra from gold substrate (diagnostics)</w:t>
      </w:r>
    </w:p>
    <w:p w14:paraId="64E4F94E"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1CD8B7FB" w14:textId="111BA79B"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Perform a scouting scan over a 300 µm × 300 µm area to locate single vesicles using static mode with the following settings: 50% power, 0.1 s exposure, 10 µm step size.</w:t>
      </w:r>
    </w:p>
    <w:p w14:paraId="3E2404F5"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4116E609" w14:textId="186EC7D5"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After locating sEVs, conduct high-resolution mapping in static mode within a 5 × 5 grid using the following settings: 1 µm step size, 50% power, 0.2 s exposure per point.</w:t>
      </w:r>
    </w:p>
    <w:p w14:paraId="2683B68C" w14:textId="77777777" w:rsidR="001123D2" w:rsidRPr="00584F58" w:rsidRDefault="001123D2"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25FED315" w14:textId="679DB878"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Acquire </w:t>
      </w:r>
      <w:r w:rsidR="00564113" w:rsidRPr="00584F58">
        <w:rPr>
          <w:rStyle w:val="Strong"/>
          <w:rFonts w:ascii="Calibri" w:hAnsi="Calibri" w:cs="Calibri"/>
          <w:b w:val="0"/>
          <w:bCs w:val="0"/>
          <w:sz w:val="24"/>
          <w:szCs w:val="24"/>
          <w:highlight w:val="yellow"/>
        </w:rPr>
        <w:t>spectra from graphene substrate (therapeutics</w:t>
      </w:r>
      <w:r w:rsidRPr="00584F58">
        <w:rPr>
          <w:rStyle w:val="Strong"/>
          <w:rFonts w:ascii="Calibri" w:hAnsi="Calibri" w:cs="Calibri"/>
          <w:b w:val="0"/>
          <w:bCs w:val="0"/>
          <w:sz w:val="24"/>
          <w:szCs w:val="24"/>
          <w:highlight w:val="yellow"/>
        </w:rPr>
        <w:t>)</w:t>
      </w:r>
    </w:p>
    <w:p w14:paraId="6E8D2579"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3BF48546" w14:textId="494D579C"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Perform a scouting scan over a 300 µm × 300 µm area to locate individual vesicles using static mode with the following settings: 50% laser power, 0.1 s exposure, 10 µm step size.</w:t>
      </w:r>
    </w:p>
    <w:p w14:paraId="451A43E8"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6A82098F" w14:textId="4C078031"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Perform high-resolution mapping in extended mode with a 2 × 2 grid using the following settings: 1 µm step size, 1% laser power, 10 s exposure.</w:t>
      </w:r>
    </w:p>
    <w:p w14:paraId="70745C67" w14:textId="77777777" w:rsidR="001123D2" w:rsidRPr="00584F58" w:rsidRDefault="001123D2"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0B64ECA8" w14:textId="7AC1BC49" w:rsidR="001123D2" w:rsidRPr="00584F58" w:rsidRDefault="001123D2" w:rsidP="00575596">
      <w:pPr>
        <w:pStyle w:val="ListParagraph"/>
        <w:numPr>
          <w:ilvl w:val="0"/>
          <w:numId w:val="26"/>
        </w:numPr>
        <w:spacing w:after="0" w:line="240" w:lineRule="auto"/>
        <w:ind w:left="0" w:firstLine="0"/>
        <w:contextualSpacing w:val="0"/>
        <w:rPr>
          <w:rFonts w:ascii="Calibri" w:hAnsi="Calibri" w:cs="Calibri"/>
          <w:b/>
          <w:bCs/>
          <w:sz w:val="24"/>
          <w:szCs w:val="24"/>
          <w:highlight w:val="yellow"/>
        </w:rPr>
      </w:pPr>
      <w:r w:rsidRPr="00584F58">
        <w:rPr>
          <w:rFonts w:ascii="Calibri" w:hAnsi="Calibri" w:cs="Calibri"/>
          <w:b/>
          <w:bCs/>
          <w:sz w:val="24"/>
          <w:szCs w:val="24"/>
          <w:highlight w:val="yellow"/>
        </w:rPr>
        <w:t xml:space="preserve">Data </w:t>
      </w:r>
      <w:r w:rsidR="00564113" w:rsidRPr="00584F58">
        <w:rPr>
          <w:rFonts w:ascii="Calibri" w:hAnsi="Calibri" w:cs="Calibri"/>
          <w:b/>
          <w:bCs/>
          <w:sz w:val="24"/>
          <w:szCs w:val="24"/>
          <w:highlight w:val="yellow"/>
        </w:rPr>
        <w:t>p</w:t>
      </w:r>
      <w:r w:rsidRPr="00584F58">
        <w:rPr>
          <w:rFonts w:ascii="Calibri" w:hAnsi="Calibri" w:cs="Calibri"/>
          <w:b/>
          <w:bCs/>
          <w:sz w:val="24"/>
          <w:szCs w:val="24"/>
          <w:highlight w:val="yellow"/>
        </w:rPr>
        <w:t>reprocessing</w:t>
      </w:r>
    </w:p>
    <w:p w14:paraId="05B69A11" w14:textId="77777777" w:rsidR="00564113" w:rsidRPr="00584F58" w:rsidRDefault="00564113" w:rsidP="00575596">
      <w:pPr>
        <w:pStyle w:val="ListParagraph"/>
        <w:spacing w:after="0" w:line="240" w:lineRule="auto"/>
        <w:ind w:left="0"/>
        <w:contextualSpacing w:val="0"/>
        <w:rPr>
          <w:rFonts w:ascii="Calibri" w:hAnsi="Calibri" w:cs="Calibri"/>
          <w:b/>
          <w:bCs/>
          <w:sz w:val="24"/>
          <w:szCs w:val="24"/>
          <w:highlight w:val="yellow"/>
        </w:rPr>
      </w:pPr>
    </w:p>
    <w:p w14:paraId="0F47E59B" w14:textId="05CF127F"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Perform </w:t>
      </w:r>
      <w:r w:rsidR="00564113" w:rsidRPr="00584F58">
        <w:rPr>
          <w:rStyle w:val="Strong"/>
          <w:rFonts w:ascii="Calibri" w:hAnsi="Calibri" w:cs="Calibri"/>
          <w:b w:val="0"/>
          <w:bCs w:val="0"/>
          <w:sz w:val="24"/>
          <w:szCs w:val="24"/>
          <w:highlight w:val="yellow"/>
        </w:rPr>
        <w:t>spectral quality control</w:t>
      </w:r>
    </w:p>
    <w:p w14:paraId="746EEE87"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54401B1D" w14:textId="2E8969D0"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Screen initial raw spectra to exclude highly noisy signals or spectra with abnormal shapes.</w:t>
      </w:r>
    </w:p>
    <w:p w14:paraId="22E56E98"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3A5D1408" w14:textId="11259FF2"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Remove isolated cosmic ray spikes using threshold-based detection or local deviation filtering.</w:t>
      </w:r>
    </w:p>
    <w:p w14:paraId="1FD65159" w14:textId="77777777" w:rsidR="001123D2" w:rsidRPr="00584F58" w:rsidRDefault="001123D2"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7BFB8005" w14:textId="2B9A16F9"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Filter and </w:t>
      </w:r>
      <w:r w:rsidR="00564113" w:rsidRPr="00584F58">
        <w:rPr>
          <w:rStyle w:val="Strong"/>
          <w:rFonts w:ascii="Calibri" w:hAnsi="Calibri" w:cs="Calibri"/>
          <w:b w:val="0"/>
          <w:bCs w:val="0"/>
          <w:sz w:val="24"/>
          <w:szCs w:val="24"/>
          <w:highlight w:val="yellow"/>
        </w:rPr>
        <w:t>normalize spectra</w:t>
      </w:r>
    </w:p>
    <w:p w14:paraId="4099913A"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7A6B44F6" w14:textId="0E77A73B"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Apply a </w:t>
      </w:r>
      <w:proofErr w:type="spellStart"/>
      <w:r w:rsidRPr="00584F58">
        <w:rPr>
          <w:rStyle w:val="Strong"/>
          <w:rFonts w:ascii="Calibri" w:hAnsi="Calibri" w:cs="Calibri"/>
          <w:b w:val="0"/>
          <w:bCs w:val="0"/>
          <w:sz w:val="24"/>
          <w:szCs w:val="24"/>
          <w:highlight w:val="yellow"/>
        </w:rPr>
        <w:t>Savitzky</w:t>
      </w:r>
      <w:proofErr w:type="spellEnd"/>
      <w:r w:rsidRPr="00584F58">
        <w:rPr>
          <w:rStyle w:val="Strong"/>
          <w:rFonts w:ascii="Calibri" w:hAnsi="Calibri" w:cs="Calibri"/>
          <w:b w:val="0"/>
          <w:bCs w:val="0"/>
          <w:sz w:val="24"/>
          <w:szCs w:val="24"/>
          <w:highlight w:val="yellow"/>
        </w:rPr>
        <w:t>-Golay filter to each spectrum to reduce fluorescence background and smooth the data.</w:t>
      </w:r>
    </w:p>
    <w:p w14:paraId="3253E0D8" w14:textId="77777777" w:rsidR="00564113" w:rsidRPr="00575596" w:rsidRDefault="00564113" w:rsidP="00575596">
      <w:pPr>
        <w:pStyle w:val="ListParagraph"/>
        <w:spacing w:after="0" w:line="240" w:lineRule="auto"/>
        <w:ind w:left="0"/>
        <w:contextualSpacing w:val="0"/>
        <w:rPr>
          <w:rStyle w:val="Strong"/>
          <w:rFonts w:ascii="Calibri" w:hAnsi="Calibri" w:cs="Calibri"/>
          <w:b w:val="0"/>
          <w:bCs w:val="0"/>
          <w:sz w:val="24"/>
          <w:szCs w:val="24"/>
        </w:rPr>
      </w:pPr>
    </w:p>
    <w:p w14:paraId="00418908" w14:textId="10744D6B" w:rsidR="001123D2" w:rsidRPr="00A63DF1"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Calculate the signal-to-noise ratio (SNR) of each spectrum</w:t>
      </w:r>
      <w:r w:rsidR="00CF0BE3" w:rsidRPr="00584F58">
        <w:rPr>
          <w:rFonts w:ascii="Calibri" w:hAnsi="Calibri" w:cs="Calibri"/>
          <w:sz w:val="24"/>
          <w:szCs w:val="24"/>
          <w:highlight w:val="yellow"/>
        </w:rPr>
        <w:t xml:space="preserve">, </w:t>
      </w:r>
      <w:r w:rsidR="00CF0BE3" w:rsidRPr="00584F58">
        <w:rPr>
          <w:rStyle w:val="Strong"/>
          <w:rFonts w:ascii="Calibri" w:hAnsi="Calibri" w:cs="Calibri"/>
          <w:b w:val="0"/>
          <w:bCs w:val="0"/>
          <w:sz w:val="24"/>
          <w:szCs w:val="24"/>
          <w:highlight w:val="yellow"/>
        </w:rPr>
        <w:t xml:space="preserve">typically </w:t>
      </w:r>
      <w:r w:rsidR="00CF0BE3" w:rsidRPr="00584F58">
        <w:rPr>
          <w:rFonts w:ascii="Calibri" w:hAnsi="Calibri" w:cs="Calibri"/>
          <w:sz w:val="24"/>
          <w:szCs w:val="24"/>
          <w:highlight w:val="yellow"/>
        </w:rPr>
        <w:t>using either the peak-to-baseline ratio or standard-deviation method</w:t>
      </w:r>
      <w:r w:rsidR="00CF0BE3" w:rsidRPr="00584F58">
        <w:rPr>
          <w:rStyle w:val="Strong"/>
          <w:rFonts w:ascii="Calibri" w:hAnsi="Calibri" w:cs="Calibri"/>
          <w:b w:val="0"/>
          <w:bCs w:val="0"/>
          <w:sz w:val="24"/>
          <w:szCs w:val="24"/>
          <w:highlight w:val="yellow"/>
        </w:rPr>
        <w:t>.</w:t>
      </w:r>
      <w:r w:rsidR="00606EC0" w:rsidRPr="00575596">
        <w:rPr>
          <w:rStyle w:val="Strong"/>
          <w:rFonts w:ascii="Calibri" w:hAnsi="Calibri" w:cs="Calibri"/>
          <w:b w:val="0"/>
          <w:bCs w:val="0"/>
          <w:sz w:val="24"/>
          <w:szCs w:val="24"/>
        </w:rPr>
        <w:t xml:space="preserve"> </w:t>
      </w:r>
      <w:r w:rsidR="00B62E84" w:rsidRPr="00A63DF1">
        <w:rPr>
          <w:rStyle w:val="Strong"/>
          <w:rFonts w:ascii="Calibri" w:hAnsi="Calibri" w:cs="Calibri"/>
          <w:b w:val="0"/>
          <w:bCs w:val="0"/>
          <w:sz w:val="24"/>
          <w:szCs w:val="24"/>
          <w:highlight w:val="yellow"/>
        </w:rPr>
        <w:t xml:space="preserve">To explain further, </w:t>
      </w:r>
      <w:r w:rsidR="00B62E84" w:rsidRPr="00A63DF1">
        <w:rPr>
          <w:rFonts w:ascii="Calibri" w:hAnsi="Calibri" w:cs="Calibri"/>
          <w:sz w:val="24"/>
          <w:szCs w:val="24"/>
          <w:highlight w:val="yellow"/>
        </w:rPr>
        <w:t xml:space="preserve">typically the SNR for each spectrum was calculated as the ratio of the peak intensity (after baseline subtraction) at a representative Raman band to the standard deviation of the noise. The noise was estimated from the residual spectrum obtained by subtracting a </w:t>
      </w:r>
      <w:proofErr w:type="spellStart"/>
      <w:r w:rsidR="00B62E84" w:rsidRPr="00A63DF1">
        <w:rPr>
          <w:rFonts w:ascii="Calibri" w:hAnsi="Calibri" w:cs="Calibri"/>
          <w:sz w:val="24"/>
          <w:szCs w:val="24"/>
          <w:highlight w:val="yellow"/>
        </w:rPr>
        <w:t>Savitzky</w:t>
      </w:r>
      <w:proofErr w:type="spellEnd"/>
      <w:r w:rsidR="00B62E84" w:rsidRPr="00A63DF1">
        <w:rPr>
          <w:rFonts w:ascii="Calibri" w:hAnsi="Calibri" w:cs="Calibri"/>
          <w:sz w:val="24"/>
          <w:szCs w:val="24"/>
          <w:highlight w:val="yellow"/>
        </w:rPr>
        <w:t xml:space="preserve">-Golay-smoothed version of the spectrum (window size = 11, polynomial order = 3) from the original spectrum, thereby isolating high-frequency fluctuations. To empirically determine an appropriate SNR threshold, all spectra were ranked in ascending order of SNR, and the persistence of characteristic biochemical peaks - specifically the phenylalanine band (~1002 cm⁻¹, amino acid), the amide I band (~1650 cm⁻¹, protein), and the CH₂ deformation band (~1440 cm⁻¹, lipid) was evaluated across the ranked spectra. The threshold was set at the point where any one of these diagnostic peaks </w:t>
      </w:r>
      <w:r w:rsidR="00B62E84" w:rsidRPr="00A63DF1">
        <w:rPr>
          <w:rFonts w:ascii="Calibri" w:hAnsi="Calibri" w:cs="Calibri"/>
          <w:sz w:val="24"/>
          <w:szCs w:val="24"/>
          <w:highlight w:val="yellow"/>
        </w:rPr>
        <w:lastRenderedPageBreak/>
        <w:t xml:space="preserve">consistently disappeared into the baseline noise. For our gold-nanopyramid SERS substrate and acquisition parameters (785 nm excitation, 5 </w:t>
      </w:r>
      <w:proofErr w:type="spellStart"/>
      <w:r w:rsidR="00B62E84" w:rsidRPr="00A63DF1">
        <w:rPr>
          <w:rFonts w:ascii="Calibri" w:hAnsi="Calibri" w:cs="Calibri"/>
          <w:sz w:val="24"/>
          <w:szCs w:val="24"/>
          <w:highlight w:val="yellow"/>
        </w:rPr>
        <w:t>mW</w:t>
      </w:r>
      <w:proofErr w:type="spellEnd"/>
      <w:r w:rsidR="00B62E84" w:rsidRPr="00A63DF1">
        <w:rPr>
          <w:rFonts w:ascii="Calibri" w:hAnsi="Calibri" w:cs="Calibri"/>
          <w:sz w:val="24"/>
          <w:szCs w:val="24"/>
          <w:highlight w:val="yellow"/>
        </w:rPr>
        <w:t xml:space="preserve"> laser power, 0.2 s integration), this empirically corresponded to an SNR threshold of </w:t>
      </w:r>
      <w:r w:rsidR="00CB40D1" w:rsidRPr="00A63DF1">
        <w:rPr>
          <w:rFonts w:ascii="Calibri" w:hAnsi="Calibri" w:cs="Calibri"/>
          <w:sz w:val="24"/>
          <w:szCs w:val="24"/>
          <w:highlight w:val="yellow"/>
        </w:rPr>
        <w:t>28</w:t>
      </w:r>
      <w:r w:rsidR="00B62E84" w:rsidRPr="00A63DF1">
        <w:rPr>
          <w:rFonts w:ascii="Calibri" w:hAnsi="Calibri" w:cs="Calibri"/>
          <w:sz w:val="24"/>
          <w:szCs w:val="24"/>
          <w:highlight w:val="yellow"/>
        </w:rPr>
        <w:t xml:space="preserve">. </w:t>
      </w:r>
    </w:p>
    <w:p w14:paraId="642B815E" w14:textId="77777777" w:rsidR="00564113" w:rsidRPr="00A63DF1" w:rsidRDefault="00564113" w:rsidP="00575596">
      <w:pPr>
        <w:rPr>
          <w:rStyle w:val="Strong"/>
          <w:b w:val="0"/>
          <w:bCs w:val="0"/>
          <w:highlight w:val="yellow"/>
        </w:rPr>
      </w:pPr>
    </w:p>
    <w:p w14:paraId="6D32AE87" w14:textId="2F79CE02" w:rsidR="001123D2" w:rsidRPr="00A63DF1"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A63DF1">
        <w:rPr>
          <w:rStyle w:val="Strong"/>
          <w:rFonts w:ascii="Calibri" w:hAnsi="Calibri" w:cs="Calibri"/>
          <w:b w:val="0"/>
          <w:bCs w:val="0"/>
          <w:sz w:val="24"/>
          <w:szCs w:val="24"/>
          <w:highlight w:val="yellow"/>
        </w:rPr>
        <w:t>Exclude</w:t>
      </w:r>
      <w:r w:rsidR="00CF0BE3" w:rsidRPr="00A63DF1">
        <w:rPr>
          <w:rStyle w:val="Strong"/>
          <w:rFonts w:ascii="Calibri" w:hAnsi="Calibri" w:cs="Calibri"/>
          <w:b w:val="0"/>
          <w:bCs w:val="0"/>
          <w:sz w:val="24"/>
          <w:szCs w:val="24"/>
          <w:highlight w:val="yellow"/>
        </w:rPr>
        <w:t xml:space="preserve"> any </w:t>
      </w:r>
      <w:r w:rsidRPr="00A63DF1">
        <w:rPr>
          <w:rStyle w:val="Strong"/>
          <w:rFonts w:ascii="Calibri" w:hAnsi="Calibri" w:cs="Calibri"/>
          <w:b w:val="0"/>
          <w:bCs w:val="0"/>
          <w:sz w:val="24"/>
          <w:szCs w:val="24"/>
          <w:highlight w:val="yellow"/>
        </w:rPr>
        <w:t xml:space="preserve">spectra </w:t>
      </w:r>
      <w:r w:rsidR="00CF0BE3" w:rsidRPr="00A63DF1">
        <w:rPr>
          <w:rStyle w:val="Strong"/>
          <w:rFonts w:ascii="Calibri" w:hAnsi="Calibri" w:cs="Calibri"/>
          <w:b w:val="0"/>
          <w:bCs w:val="0"/>
          <w:sz w:val="24"/>
          <w:szCs w:val="24"/>
          <w:highlight w:val="yellow"/>
        </w:rPr>
        <w:t>that fall</w:t>
      </w:r>
      <w:r w:rsidRPr="00A63DF1">
        <w:rPr>
          <w:rStyle w:val="Strong"/>
          <w:rFonts w:ascii="Calibri" w:hAnsi="Calibri" w:cs="Calibri"/>
          <w:b w:val="0"/>
          <w:bCs w:val="0"/>
          <w:sz w:val="24"/>
          <w:szCs w:val="24"/>
          <w:highlight w:val="yellow"/>
        </w:rPr>
        <w:t xml:space="preserve"> below </w:t>
      </w:r>
      <w:r w:rsidR="006B6579" w:rsidRPr="00A63DF1">
        <w:rPr>
          <w:rStyle w:val="Strong"/>
          <w:rFonts w:ascii="Calibri" w:hAnsi="Calibri" w:cs="Calibri"/>
          <w:b w:val="0"/>
          <w:bCs w:val="0"/>
          <w:sz w:val="24"/>
          <w:szCs w:val="24"/>
          <w:highlight w:val="yellow"/>
        </w:rPr>
        <w:t>the SNR</w:t>
      </w:r>
      <w:r w:rsidRPr="00A63DF1">
        <w:rPr>
          <w:rStyle w:val="Strong"/>
          <w:rFonts w:ascii="Calibri" w:hAnsi="Calibri" w:cs="Calibri"/>
          <w:b w:val="0"/>
          <w:bCs w:val="0"/>
          <w:sz w:val="24"/>
          <w:szCs w:val="24"/>
          <w:highlight w:val="yellow"/>
        </w:rPr>
        <w:t xml:space="preserve"> </w:t>
      </w:r>
      <w:r w:rsidR="00106933" w:rsidRPr="00A63DF1">
        <w:rPr>
          <w:rStyle w:val="Strong"/>
          <w:rFonts w:ascii="Calibri" w:hAnsi="Calibri" w:cs="Calibri"/>
          <w:b w:val="0"/>
          <w:bCs w:val="0"/>
          <w:sz w:val="24"/>
          <w:szCs w:val="24"/>
          <w:highlight w:val="yellow"/>
        </w:rPr>
        <w:t>threshold as decided according to 5.2.2 above</w:t>
      </w:r>
      <w:r w:rsidRPr="00A63DF1">
        <w:rPr>
          <w:rStyle w:val="Strong"/>
          <w:rFonts w:ascii="Calibri" w:hAnsi="Calibri" w:cs="Calibri"/>
          <w:b w:val="0"/>
          <w:bCs w:val="0"/>
          <w:sz w:val="24"/>
          <w:szCs w:val="24"/>
          <w:highlight w:val="yellow"/>
        </w:rPr>
        <w:t>.</w:t>
      </w:r>
      <w:r w:rsidR="00047E3E" w:rsidRPr="00A63DF1">
        <w:rPr>
          <w:rFonts w:ascii="Calibri" w:hAnsi="Calibri" w:cs="Calibri"/>
          <w:sz w:val="24"/>
          <w:szCs w:val="24"/>
          <w:highlight w:val="yellow"/>
        </w:rPr>
        <w:t xml:space="preserve"> </w:t>
      </w:r>
      <w:r w:rsidR="00047E3E" w:rsidRPr="00A63DF1">
        <w:rPr>
          <w:rStyle w:val="Strong"/>
          <w:rFonts w:ascii="Calibri" w:hAnsi="Calibri" w:cs="Calibri"/>
          <w:b w:val="0"/>
          <w:bCs w:val="0"/>
          <w:sz w:val="24"/>
          <w:szCs w:val="24"/>
          <w:highlight w:val="yellow"/>
        </w:rPr>
        <w:t xml:space="preserve">In our workflow, spectra with a SNR below </w:t>
      </w:r>
      <w:r w:rsidR="00CB40D1" w:rsidRPr="00A63DF1">
        <w:rPr>
          <w:rStyle w:val="Strong"/>
          <w:rFonts w:ascii="Calibri" w:hAnsi="Calibri" w:cs="Calibri"/>
          <w:b w:val="0"/>
          <w:bCs w:val="0"/>
          <w:sz w:val="24"/>
          <w:szCs w:val="24"/>
          <w:highlight w:val="yellow"/>
        </w:rPr>
        <w:t xml:space="preserve">28 </w:t>
      </w:r>
      <w:r w:rsidR="00047E3E" w:rsidRPr="00A63DF1">
        <w:rPr>
          <w:rStyle w:val="Strong"/>
          <w:rFonts w:ascii="Calibri" w:hAnsi="Calibri" w:cs="Calibri"/>
          <w:b w:val="0"/>
          <w:bCs w:val="0"/>
          <w:sz w:val="24"/>
          <w:szCs w:val="24"/>
          <w:highlight w:val="yellow"/>
        </w:rPr>
        <w:t>were excluded</w:t>
      </w:r>
      <w:r w:rsidR="00CF0BE3" w:rsidRPr="00A63DF1">
        <w:rPr>
          <w:rStyle w:val="Strong"/>
          <w:rFonts w:ascii="Calibri" w:hAnsi="Calibri" w:cs="Calibri"/>
          <w:b w:val="0"/>
          <w:bCs w:val="0"/>
          <w:sz w:val="24"/>
          <w:szCs w:val="24"/>
          <w:highlight w:val="yellow"/>
        </w:rPr>
        <w:t xml:space="preserve"> from the training dataset</w:t>
      </w:r>
      <w:r w:rsidR="00047E3E" w:rsidRPr="00A63DF1">
        <w:rPr>
          <w:rStyle w:val="Strong"/>
          <w:rFonts w:ascii="Calibri" w:hAnsi="Calibri" w:cs="Calibri"/>
          <w:b w:val="0"/>
          <w:bCs w:val="0"/>
          <w:sz w:val="24"/>
          <w:szCs w:val="24"/>
          <w:highlight w:val="yellow"/>
        </w:rPr>
        <w:t>, since setting the threshold at this level ensures that only high-quality spectra are retained for downstream analysis</w:t>
      </w:r>
      <w:r w:rsidR="00CF0BE3" w:rsidRPr="00A63DF1">
        <w:rPr>
          <w:rStyle w:val="Strong"/>
          <w:rFonts w:ascii="Calibri" w:hAnsi="Calibri" w:cs="Calibri"/>
          <w:b w:val="0"/>
          <w:bCs w:val="0"/>
          <w:sz w:val="24"/>
          <w:szCs w:val="24"/>
          <w:highlight w:val="yellow"/>
        </w:rPr>
        <w:t xml:space="preserve"> and the improvement of the model robustness.</w:t>
      </w:r>
      <w:r w:rsidR="00606EC0" w:rsidRPr="00A63DF1">
        <w:rPr>
          <w:rStyle w:val="Strong"/>
          <w:rFonts w:ascii="Calibri" w:hAnsi="Calibri" w:cs="Calibri"/>
          <w:b w:val="0"/>
          <w:bCs w:val="0"/>
          <w:sz w:val="24"/>
          <w:szCs w:val="24"/>
          <w:highlight w:val="yellow"/>
        </w:rPr>
        <w:t xml:space="preserve"> </w:t>
      </w:r>
    </w:p>
    <w:p w14:paraId="083C7BD1" w14:textId="77777777" w:rsidR="00564113" w:rsidRPr="00575596" w:rsidRDefault="00564113" w:rsidP="00575596">
      <w:pPr>
        <w:rPr>
          <w:rStyle w:val="Strong"/>
          <w:b w:val="0"/>
          <w:bCs w:val="0"/>
        </w:rPr>
      </w:pPr>
    </w:p>
    <w:p w14:paraId="0B169256" w14:textId="757C4A15" w:rsidR="001123D2" w:rsidRPr="00A63DF1"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A63DF1">
        <w:rPr>
          <w:rStyle w:val="Strong"/>
          <w:rFonts w:ascii="Calibri" w:hAnsi="Calibri" w:cs="Calibri"/>
          <w:b w:val="0"/>
          <w:bCs w:val="0"/>
          <w:sz w:val="24"/>
          <w:szCs w:val="24"/>
          <w:highlight w:val="yellow"/>
        </w:rPr>
        <w:t>Normalize each spectrum to either the maximum peak intensity or the total area under the curve.</w:t>
      </w:r>
    </w:p>
    <w:p w14:paraId="2E242B0F" w14:textId="77777777" w:rsidR="001123D2" w:rsidRPr="00575596" w:rsidRDefault="001123D2" w:rsidP="00575596">
      <w:pPr>
        <w:pStyle w:val="ListParagraph"/>
        <w:spacing w:after="0" w:line="240" w:lineRule="auto"/>
        <w:ind w:left="0"/>
        <w:contextualSpacing w:val="0"/>
        <w:rPr>
          <w:rStyle w:val="Strong"/>
          <w:rFonts w:ascii="Calibri" w:hAnsi="Calibri" w:cs="Calibri"/>
          <w:b w:val="0"/>
          <w:bCs w:val="0"/>
          <w:sz w:val="24"/>
          <w:szCs w:val="24"/>
        </w:rPr>
      </w:pPr>
    </w:p>
    <w:p w14:paraId="44E33A75" w14:textId="0D9B9A3B" w:rsidR="001123D2" w:rsidRPr="00584F58" w:rsidRDefault="001123D2" w:rsidP="00575596">
      <w:pPr>
        <w:pStyle w:val="ListParagraph"/>
        <w:numPr>
          <w:ilvl w:val="0"/>
          <w:numId w:val="26"/>
        </w:numPr>
        <w:spacing w:after="0" w:line="240" w:lineRule="auto"/>
        <w:ind w:left="0" w:firstLine="0"/>
        <w:contextualSpacing w:val="0"/>
        <w:rPr>
          <w:rStyle w:val="Strong"/>
          <w:rFonts w:ascii="Calibri" w:hAnsi="Calibri" w:cs="Calibri"/>
          <w:sz w:val="24"/>
          <w:szCs w:val="24"/>
          <w:highlight w:val="yellow"/>
        </w:rPr>
      </w:pPr>
      <w:r w:rsidRPr="00584F58">
        <w:rPr>
          <w:rStyle w:val="Strong"/>
          <w:rFonts w:ascii="Calibri" w:hAnsi="Calibri" w:cs="Calibri"/>
          <w:sz w:val="24"/>
          <w:szCs w:val="24"/>
          <w:highlight w:val="yellow"/>
        </w:rPr>
        <w:t xml:space="preserve">Spectral </w:t>
      </w:r>
      <w:r w:rsidR="00564113" w:rsidRPr="00584F58">
        <w:rPr>
          <w:rStyle w:val="Strong"/>
          <w:rFonts w:ascii="Calibri" w:hAnsi="Calibri" w:cs="Calibri"/>
          <w:sz w:val="24"/>
          <w:szCs w:val="24"/>
          <w:highlight w:val="yellow"/>
        </w:rPr>
        <w:t>analysis with machine learning</w:t>
      </w:r>
    </w:p>
    <w:p w14:paraId="355813DA" w14:textId="77777777" w:rsidR="00564113" w:rsidRPr="00584F58" w:rsidRDefault="00564113" w:rsidP="00575596">
      <w:pPr>
        <w:pStyle w:val="ListParagraph"/>
        <w:spacing w:after="0" w:line="240" w:lineRule="auto"/>
        <w:ind w:left="0"/>
        <w:contextualSpacing w:val="0"/>
        <w:rPr>
          <w:rStyle w:val="Strong"/>
          <w:rFonts w:ascii="Calibri" w:hAnsi="Calibri" w:cs="Calibri"/>
          <w:sz w:val="24"/>
          <w:szCs w:val="24"/>
          <w:highlight w:val="yellow"/>
        </w:rPr>
      </w:pPr>
    </w:p>
    <w:p w14:paraId="66FFDACD" w14:textId="77777777"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Train the Model</w:t>
      </w:r>
    </w:p>
    <w:p w14:paraId="067EA126"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0079C5AA" w14:textId="61F3E8B6"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Assign a label to each spectral measurement corresponding to its origin (e.g., gastric cancer patient vs. healthy control).</w:t>
      </w:r>
    </w:p>
    <w:p w14:paraId="1F6684F2" w14:textId="77777777" w:rsidR="00564113" w:rsidRPr="00584F58" w:rsidRDefault="00564113"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5AA0C068" w14:textId="13827E60"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Input the spectral data into a Support Vector Classifier (SVC) with a linear kernel.</w:t>
      </w:r>
    </w:p>
    <w:p w14:paraId="18916F59" w14:textId="77777777" w:rsidR="00104420" w:rsidRPr="00584F58" w:rsidRDefault="00104420" w:rsidP="00575596">
      <w:pPr>
        <w:rPr>
          <w:rStyle w:val="Strong"/>
          <w:b w:val="0"/>
          <w:bCs w:val="0"/>
          <w:highlight w:val="yellow"/>
        </w:rPr>
      </w:pPr>
    </w:p>
    <w:p w14:paraId="640231B8" w14:textId="743297FB"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Use a stratified shuffle split for 5-fold cross-validation.</w:t>
      </w:r>
    </w:p>
    <w:p w14:paraId="56BA198B" w14:textId="77777777" w:rsidR="00104420" w:rsidRPr="00584F58" w:rsidRDefault="00104420" w:rsidP="00575596">
      <w:pPr>
        <w:rPr>
          <w:rStyle w:val="Strong"/>
          <w:b w:val="0"/>
          <w:bCs w:val="0"/>
          <w:highlight w:val="yellow"/>
        </w:rPr>
      </w:pPr>
    </w:p>
    <w:p w14:paraId="433A4047" w14:textId="570FEED5"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Average the accuracy metrics from each fold to assess model performance.</w:t>
      </w:r>
    </w:p>
    <w:p w14:paraId="2CC0B4DE" w14:textId="77777777" w:rsidR="001123D2" w:rsidRPr="00584F58" w:rsidRDefault="001123D2"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77E770A7" w14:textId="1B7BB05C"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 xml:space="preserve">Reduce </w:t>
      </w:r>
      <w:r w:rsidR="00104420" w:rsidRPr="00584F58">
        <w:rPr>
          <w:rStyle w:val="Strong"/>
          <w:rFonts w:ascii="Calibri" w:hAnsi="Calibri" w:cs="Calibri"/>
          <w:b w:val="0"/>
          <w:bCs w:val="0"/>
          <w:sz w:val="24"/>
          <w:szCs w:val="24"/>
          <w:highlight w:val="yellow"/>
        </w:rPr>
        <w:t>dimensionality and classify</w:t>
      </w:r>
    </w:p>
    <w:p w14:paraId="10A7C044" w14:textId="77777777" w:rsidR="00104420" w:rsidRPr="00584F58" w:rsidRDefault="00104420"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04D9A5DE" w14:textId="18F04B2F"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Use Linear Discriminant Analysis (LDA) to visualize high-dimensional SERS data in reduced dimensions.</w:t>
      </w:r>
    </w:p>
    <w:p w14:paraId="20B2893C" w14:textId="77777777" w:rsidR="00104420" w:rsidRPr="00584F58" w:rsidRDefault="00104420"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2CBCD80B" w14:textId="5720888D" w:rsidR="001123D2" w:rsidRPr="00584F58"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Use the LDA model for direct classification between sample groups.</w:t>
      </w:r>
    </w:p>
    <w:p w14:paraId="63B8DFC8" w14:textId="77777777" w:rsidR="001123D2" w:rsidRPr="00584F58" w:rsidRDefault="001123D2" w:rsidP="00575596">
      <w:pPr>
        <w:pStyle w:val="ListParagraph"/>
        <w:spacing w:after="0" w:line="240" w:lineRule="auto"/>
        <w:ind w:left="0"/>
        <w:contextualSpacing w:val="0"/>
        <w:rPr>
          <w:rStyle w:val="Strong"/>
          <w:rFonts w:ascii="Calibri" w:hAnsi="Calibri" w:cs="Calibri"/>
          <w:b w:val="0"/>
          <w:bCs w:val="0"/>
          <w:sz w:val="24"/>
          <w:szCs w:val="24"/>
          <w:highlight w:val="yellow"/>
        </w:rPr>
      </w:pPr>
    </w:p>
    <w:p w14:paraId="466DE7ED" w14:textId="6363580B" w:rsidR="001123D2" w:rsidRPr="00584F58" w:rsidRDefault="001123D2" w:rsidP="00575596">
      <w:pPr>
        <w:pStyle w:val="ListParagraph"/>
        <w:numPr>
          <w:ilvl w:val="1"/>
          <w:numId w:val="26"/>
        </w:numPr>
        <w:spacing w:after="0" w:line="240" w:lineRule="auto"/>
        <w:ind w:left="0" w:firstLine="0"/>
        <w:contextualSpacing w:val="0"/>
        <w:rPr>
          <w:rStyle w:val="Strong"/>
          <w:rFonts w:ascii="Calibri" w:hAnsi="Calibri" w:cs="Calibri"/>
          <w:b w:val="0"/>
          <w:bCs w:val="0"/>
          <w:sz w:val="24"/>
          <w:szCs w:val="24"/>
          <w:highlight w:val="yellow"/>
        </w:rPr>
      </w:pPr>
      <w:r w:rsidRPr="00584F58">
        <w:rPr>
          <w:rStyle w:val="Strong"/>
          <w:rFonts w:ascii="Calibri" w:hAnsi="Calibri" w:cs="Calibri"/>
          <w:b w:val="0"/>
          <w:bCs w:val="0"/>
          <w:sz w:val="24"/>
          <w:szCs w:val="24"/>
          <w:highlight w:val="yellow"/>
        </w:rPr>
        <w:t>Evaluate the Model</w:t>
      </w:r>
    </w:p>
    <w:p w14:paraId="3BAB57F3" w14:textId="77777777" w:rsidR="00104420" w:rsidRPr="00575596" w:rsidRDefault="00104420" w:rsidP="00575596">
      <w:pPr>
        <w:pStyle w:val="ListParagraph"/>
        <w:spacing w:after="0" w:line="240" w:lineRule="auto"/>
        <w:ind w:left="0"/>
        <w:contextualSpacing w:val="0"/>
        <w:rPr>
          <w:rStyle w:val="Strong"/>
          <w:rFonts w:ascii="Calibri" w:hAnsi="Calibri" w:cs="Calibri"/>
          <w:b w:val="0"/>
          <w:bCs w:val="0"/>
          <w:sz w:val="24"/>
          <w:szCs w:val="24"/>
        </w:rPr>
      </w:pPr>
    </w:p>
    <w:p w14:paraId="170B2FA3" w14:textId="53067964" w:rsidR="001123D2" w:rsidRPr="00575596" w:rsidRDefault="001123D2" w:rsidP="00575596">
      <w:pPr>
        <w:pStyle w:val="ListParagraph"/>
        <w:numPr>
          <w:ilvl w:val="2"/>
          <w:numId w:val="26"/>
        </w:numPr>
        <w:spacing w:after="0" w:line="240" w:lineRule="auto"/>
        <w:ind w:left="0" w:firstLine="0"/>
        <w:contextualSpacing w:val="0"/>
        <w:rPr>
          <w:rStyle w:val="Strong"/>
          <w:rFonts w:ascii="Calibri" w:hAnsi="Calibri" w:cs="Calibri"/>
          <w:b w:val="0"/>
          <w:bCs w:val="0"/>
          <w:sz w:val="24"/>
          <w:szCs w:val="24"/>
        </w:rPr>
      </w:pPr>
      <w:r w:rsidRPr="00575596">
        <w:rPr>
          <w:rStyle w:val="Strong"/>
          <w:rFonts w:ascii="Calibri" w:hAnsi="Calibri" w:cs="Calibri"/>
          <w:b w:val="0"/>
          <w:bCs w:val="0"/>
          <w:sz w:val="24"/>
          <w:szCs w:val="24"/>
        </w:rPr>
        <w:t>Evaluate the trained models on a holdout set of blinded patient samples to simulate a real-world diagnostic scenario</w:t>
      </w:r>
      <w:r w:rsidRPr="00575596">
        <w:rPr>
          <w:rStyle w:val="Strong"/>
          <w:rFonts w:ascii="Calibri" w:eastAsiaTheme="minorEastAsia" w:hAnsi="Calibri" w:cs="Calibri"/>
          <w:b w:val="0"/>
          <w:bCs w:val="0"/>
          <w:sz w:val="24"/>
          <w:szCs w:val="24"/>
          <w:lang w:eastAsia="zh-CN"/>
        </w:rPr>
        <w:t>.</w:t>
      </w:r>
      <w:r w:rsidR="00047E3E" w:rsidRPr="00575596">
        <w:rPr>
          <w:rStyle w:val="Strong"/>
          <w:rFonts w:ascii="Calibri" w:eastAsiaTheme="minorEastAsia" w:hAnsi="Calibri" w:cs="Calibri"/>
          <w:b w:val="0"/>
          <w:bCs w:val="0"/>
          <w:sz w:val="24"/>
          <w:szCs w:val="24"/>
          <w:lang w:eastAsia="zh-CN"/>
        </w:rPr>
        <w:t xml:space="preserve"> For more information, please refer to these publications from our group</w:t>
      </w:r>
      <w:r w:rsidR="00047E3E" w:rsidRPr="00575596">
        <w:rPr>
          <w:rStyle w:val="Strong"/>
          <w:rFonts w:ascii="Calibri" w:eastAsiaTheme="minorEastAsia" w:hAnsi="Calibri" w:cs="Calibri"/>
          <w:b w:val="0"/>
          <w:bCs w:val="0"/>
          <w:sz w:val="24"/>
          <w:szCs w:val="24"/>
          <w:lang w:eastAsia="zh-CN"/>
        </w:rPr>
        <w:fldChar w:fldCharType="begin">
          <w:fldData xml:space="preserve">PEVuZE5vdGU+PENpdGU+PEF1dGhvcj5MaXU8L0F1dGhvcj48WWVhcj4yMDI0PC9ZZWFyPjxSZWNO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</w:fldData>
        </w:fldChar>
      </w:r>
      <w:r w:rsidR="00047E3E" w:rsidRPr="00575596">
        <w:rPr>
          <w:rStyle w:val="Strong"/>
          <w:rFonts w:ascii="Calibri" w:eastAsiaTheme="minorEastAsia" w:hAnsi="Calibri" w:cs="Calibri"/>
          <w:b w:val="0"/>
          <w:bCs w:val="0"/>
          <w:sz w:val="24"/>
          <w:szCs w:val="24"/>
          <w:lang w:eastAsia="zh-CN"/>
        </w:rPr>
        <w:instrText xml:space="preserve"> ADDIN EN.CITE </w:instrText>
      </w:r>
      <w:r w:rsidR="00047E3E" w:rsidRPr="00575596">
        <w:rPr>
          <w:rStyle w:val="Strong"/>
          <w:rFonts w:ascii="Calibri" w:eastAsiaTheme="minorEastAsia" w:hAnsi="Calibri" w:cs="Calibri"/>
          <w:b w:val="0"/>
          <w:bCs w:val="0"/>
          <w:sz w:val="24"/>
          <w:szCs w:val="24"/>
          <w:lang w:eastAsia="zh-CN"/>
        </w:rPr>
        <w:fldChar w:fldCharType="begin">
          <w:fldData xml:space="preserve">PEVuZE5vdGU+PENpdGU+PEF1dGhvcj5MaXU8L0F1dGhvcj48WWVhcj4yMDI0PC9ZZWFyPjxSZWNO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</w:fldData>
        </w:fldChar>
      </w:r>
      <w:r w:rsidR="00047E3E" w:rsidRPr="00575596">
        <w:rPr>
          <w:rStyle w:val="Strong"/>
          <w:rFonts w:ascii="Calibri" w:eastAsiaTheme="minorEastAsia" w:hAnsi="Calibri" w:cs="Calibri"/>
          <w:b w:val="0"/>
          <w:bCs w:val="0"/>
          <w:sz w:val="24"/>
          <w:szCs w:val="24"/>
          <w:lang w:eastAsia="zh-CN"/>
        </w:rPr>
        <w:instrText xml:space="preserve"> ADDIN EN.CITE.DATA </w:instrText>
      </w:r>
      <w:r w:rsidR="00047E3E" w:rsidRPr="00575596">
        <w:rPr>
          <w:rStyle w:val="Strong"/>
          <w:rFonts w:ascii="Calibri" w:eastAsiaTheme="minorEastAsia" w:hAnsi="Calibri" w:cs="Calibri"/>
          <w:b w:val="0"/>
          <w:bCs w:val="0"/>
          <w:sz w:val="24"/>
          <w:szCs w:val="24"/>
          <w:lang w:eastAsia="zh-CN"/>
        </w:rPr>
      </w:r>
      <w:r w:rsidR="00047E3E" w:rsidRPr="00575596">
        <w:rPr>
          <w:rStyle w:val="Strong"/>
          <w:rFonts w:ascii="Calibri" w:eastAsiaTheme="minorEastAsia" w:hAnsi="Calibri" w:cs="Calibri"/>
          <w:b w:val="0"/>
          <w:bCs w:val="0"/>
          <w:sz w:val="24"/>
          <w:szCs w:val="24"/>
          <w:lang w:eastAsia="zh-CN"/>
        </w:rPr>
        <w:fldChar w:fldCharType="end"/>
      </w:r>
      <w:r w:rsidR="00047E3E" w:rsidRPr="00575596">
        <w:rPr>
          <w:rStyle w:val="Strong"/>
          <w:rFonts w:ascii="Calibri" w:eastAsiaTheme="minorEastAsia" w:hAnsi="Calibri" w:cs="Calibri"/>
          <w:b w:val="0"/>
          <w:bCs w:val="0"/>
          <w:sz w:val="24"/>
          <w:szCs w:val="24"/>
          <w:lang w:eastAsia="zh-CN"/>
        </w:rPr>
      </w:r>
      <w:r w:rsidR="00047E3E" w:rsidRPr="00575596">
        <w:rPr>
          <w:rStyle w:val="Strong"/>
          <w:rFonts w:ascii="Calibri" w:eastAsiaTheme="minorEastAsia" w:hAnsi="Calibri" w:cs="Calibri"/>
          <w:b w:val="0"/>
          <w:bCs w:val="0"/>
          <w:sz w:val="24"/>
          <w:szCs w:val="24"/>
          <w:lang w:eastAsia="zh-CN"/>
        </w:rPr>
        <w:fldChar w:fldCharType="separate"/>
      </w:r>
      <w:r w:rsidR="00047E3E" w:rsidRPr="00575596">
        <w:rPr>
          <w:rStyle w:val="Strong"/>
          <w:rFonts w:ascii="Calibri" w:eastAsiaTheme="minorEastAsia" w:hAnsi="Calibri" w:cs="Calibri"/>
          <w:b w:val="0"/>
          <w:bCs w:val="0"/>
          <w:noProof/>
          <w:sz w:val="24"/>
          <w:szCs w:val="24"/>
          <w:vertAlign w:val="superscript"/>
          <w:lang w:eastAsia="zh-CN"/>
        </w:rPr>
        <w:t>13,15,22</w:t>
      </w:r>
      <w:r w:rsidR="00047E3E" w:rsidRPr="00575596">
        <w:rPr>
          <w:rStyle w:val="Strong"/>
          <w:rFonts w:ascii="Calibri" w:eastAsiaTheme="minorEastAsia" w:hAnsi="Calibri" w:cs="Calibri"/>
          <w:b w:val="0"/>
          <w:bCs w:val="0"/>
          <w:sz w:val="24"/>
          <w:szCs w:val="24"/>
          <w:lang w:eastAsia="zh-CN"/>
        </w:rPr>
        <w:fldChar w:fldCharType="end"/>
      </w:r>
      <w:r w:rsidR="00047E3E" w:rsidRPr="00575596">
        <w:rPr>
          <w:rStyle w:val="Strong"/>
          <w:rFonts w:ascii="Calibri" w:eastAsiaTheme="minorEastAsia" w:hAnsi="Calibri" w:cs="Calibri"/>
          <w:b w:val="0"/>
          <w:bCs w:val="0"/>
          <w:sz w:val="24"/>
          <w:szCs w:val="24"/>
          <w:lang w:eastAsia="zh-CN"/>
        </w:rPr>
        <w:t>.</w:t>
      </w:r>
    </w:p>
    <w:p w14:paraId="06C451EA" w14:textId="77777777" w:rsidR="00065CF4" w:rsidRPr="00575596" w:rsidRDefault="00065CF4" w:rsidP="00575596">
      <w:pPr>
        <w:rPr>
          <w:rStyle w:val="Strong"/>
        </w:rPr>
      </w:pPr>
    </w:p>
    <w:p w14:paraId="24A4BD42" w14:textId="76AD02F5" w:rsidR="001B09F2" w:rsidRPr="00575596" w:rsidRDefault="00267F36" w:rsidP="00575596">
      <w:pPr>
        <w:pStyle w:val="ListParagraph"/>
        <w:spacing w:after="0" w:line="240" w:lineRule="auto"/>
        <w:ind w:left="0"/>
        <w:contextualSpacing w:val="0"/>
        <w:rPr>
          <w:rFonts w:ascii="Calibri" w:eastAsiaTheme="minorEastAsia" w:hAnsi="Calibri" w:cs="Calibri"/>
          <w:sz w:val="24"/>
          <w:szCs w:val="24"/>
          <w:lang w:eastAsia="zh-CN"/>
        </w:rPr>
      </w:pPr>
      <w:r w:rsidRPr="00575596">
        <w:rPr>
          <w:rStyle w:val="Strong"/>
          <w:rFonts w:ascii="Calibri" w:hAnsi="Calibri" w:cs="Calibri"/>
          <w:b w:val="0"/>
          <w:bCs w:val="0"/>
          <w:sz w:val="24"/>
          <w:szCs w:val="24"/>
        </w:rPr>
        <w:t>NOTE:</w:t>
      </w:r>
      <w:r w:rsidRPr="00575596">
        <w:rPr>
          <w:rFonts w:ascii="Calibri" w:hAnsi="Calibri" w:cs="Calibri"/>
          <w:sz w:val="24"/>
          <w:szCs w:val="24"/>
        </w:rPr>
        <w:t xml:space="preserve"> Perform all steps with clean tools in a dust-free environment</w:t>
      </w:r>
      <w:r w:rsidR="00953D4B" w:rsidRPr="00575596">
        <w:rPr>
          <w:rFonts w:ascii="Calibri" w:hAnsi="Calibri" w:cs="Calibri"/>
          <w:sz w:val="24"/>
          <w:szCs w:val="24"/>
        </w:rPr>
        <w:t>. Monolayer graphene was grown or sourced on a copper substrate and coated with a PMMA layer to protect it during transfer.</w:t>
      </w:r>
    </w:p>
    <w:p w14:paraId="381AFF3E" w14:textId="7D9CD7BC" w:rsidR="00DF06E8" w:rsidRPr="00575596" w:rsidRDefault="00DF06E8" w:rsidP="00575596"/>
    <w:p w14:paraId="08AF3300" w14:textId="75613933" w:rsidR="006E4797" w:rsidRPr="00575596" w:rsidRDefault="00551D82" w:rsidP="00575596">
      <w:pPr>
        <w:pBdr>
          <w:top w:val="nil"/>
          <w:left w:val="nil"/>
          <w:bottom w:val="nil"/>
          <w:right w:val="nil"/>
          <w:between w:val="nil"/>
        </w:pBdr>
        <w:rPr>
          <w:b/>
        </w:rPr>
      </w:pPr>
      <w:r w:rsidRPr="00575596">
        <w:rPr>
          <w:b/>
        </w:rPr>
        <w:t xml:space="preserve">REPRESENTATIVE RESULTS </w:t>
      </w:r>
    </w:p>
    <w:p w14:paraId="06D0B6F0" w14:textId="781C69C7" w:rsidR="00104420" w:rsidRPr="00575596" w:rsidRDefault="00150310" w:rsidP="00575596">
      <w:pPr>
        <w:jc w:val="left"/>
      </w:pPr>
      <w:r w:rsidRPr="00575596">
        <w:t xml:space="preserve">Successful implementation of the single-vesicle SERS protocol yields distinct Raman spectra </w:t>
      </w:r>
      <w:r w:rsidRPr="00575596">
        <w:lastRenderedPageBreak/>
        <w:t xml:space="preserve">from individual sEVs, allowing downstream diagnostic classification and therapeutic drug loading monitoring. </w:t>
      </w:r>
      <w:r w:rsidRPr="00575596">
        <w:rPr>
          <w:b/>
          <w:bCs/>
        </w:rPr>
        <w:t>Figure 1</w:t>
      </w:r>
      <w:r w:rsidRPr="00575596">
        <w:t xml:space="preserve"> depicts </w:t>
      </w:r>
      <w:r w:rsidR="00D83159" w:rsidRPr="00575596">
        <w:t xml:space="preserve">the workflow of the diagnostic study </w:t>
      </w:r>
      <w:r w:rsidR="00575596" w:rsidRPr="00575596">
        <w:t>for</w:t>
      </w:r>
      <w:r w:rsidR="00D83159" w:rsidRPr="00575596">
        <w:t xml:space="preserve"> gastric cancer and the drug-loaded sEVs monitoring application using our protocol reported here, respectively. </w:t>
      </w:r>
    </w:p>
    <w:p w14:paraId="6C924CF6" w14:textId="77777777" w:rsidR="00104420" w:rsidRPr="00575596" w:rsidRDefault="00104420" w:rsidP="00150310">
      <w:pPr>
        <w:jc w:val="left"/>
      </w:pPr>
    </w:p>
    <w:p w14:paraId="055FBEA8" w14:textId="4AEFCCD8" w:rsidR="00150310" w:rsidRPr="00575596" w:rsidRDefault="00D83159" w:rsidP="00150310">
      <w:pPr>
        <w:jc w:val="left"/>
      </w:pPr>
      <w:r w:rsidRPr="00575596">
        <w:t xml:space="preserve">[Place </w:t>
      </w:r>
      <w:r w:rsidRPr="00575596">
        <w:rPr>
          <w:b/>
        </w:rPr>
        <w:t>Figure 1</w:t>
      </w:r>
      <w:r w:rsidRPr="00575596">
        <w:t xml:space="preserve"> here]</w:t>
      </w:r>
    </w:p>
    <w:p w14:paraId="1E5A1E06" w14:textId="77777777" w:rsidR="00104420" w:rsidRPr="00575596" w:rsidRDefault="00104420" w:rsidP="00150310">
      <w:pPr>
        <w:jc w:val="left"/>
      </w:pPr>
    </w:p>
    <w:p w14:paraId="44443468" w14:textId="7E161D3F" w:rsidR="006E4797" w:rsidRPr="00575596" w:rsidRDefault="00150310" w:rsidP="00150310">
      <w:pPr>
        <w:jc w:val="left"/>
      </w:pPr>
      <w:r w:rsidRPr="00575596">
        <w:t xml:space="preserve">In the diagnostic context, SERS spectra were acquired from tissue, plasma, and </w:t>
      </w:r>
      <w:r w:rsidR="00575596" w:rsidRPr="00575596">
        <w:t>saliva-derived</w:t>
      </w:r>
      <w:r w:rsidRPr="00575596">
        <w:t xml:space="preserve"> sEVs of gastric cancer patients and healthy controls. Following preprocessing, </w:t>
      </w:r>
      <w:r w:rsidR="0066635A" w:rsidRPr="00575596">
        <w:t xml:space="preserve">Linear Discriminant Analysis (LDA) </w:t>
      </w:r>
      <w:r w:rsidRPr="00575596">
        <w:t xml:space="preserve">and </w:t>
      </w:r>
      <w:r w:rsidR="0066635A" w:rsidRPr="00575596">
        <w:t>Support Vector Machine Classifier</w:t>
      </w:r>
      <w:r w:rsidRPr="00575596">
        <w:t xml:space="preserve"> (</w:t>
      </w:r>
      <w:r w:rsidR="0066635A" w:rsidRPr="00575596">
        <w:t>SVC</w:t>
      </w:r>
      <w:r w:rsidRPr="00575596">
        <w:t>) revealed distinguishable molecular fingerprints between groups. Machine learning classifiers trained on these spectral datasets achieved classification accuracies of 90</w:t>
      </w:r>
      <w:r w:rsidR="0066635A" w:rsidRPr="00575596">
        <w:t>.1</w:t>
      </w:r>
      <w:r w:rsidRPr="00575596">
        <w:t xml:space="preserve">%, </w:t>
      </w:r>
      <w:r w:rsidR="0066635A" w:rsidRPr="00575596">
        <w:t>70.9</w:t>
      </w:r>
      <w:r w:rsidRPr="00575596">
        <w:t xml:space="preserve">%, and </w:t>
      </w:r>
      <w:r w:rsidR="0066635A" w:rsidRPr="00575596">
        <w:t>60.7</w:t>
      </w:r>
      <w:r w:rsidRPr="00575596">
        <w:t xml:space="preserve">% for tissue, </w:t>
      </w:r>
      <w:r w:rsidR="00E236EF" w:rsidRPr="00575596">
        <w:t>plasma</w:t>
      </w:r>
      <w:r w:rsidRPr="00575596">
        <w:t xml:space="preserve">, and saliva samples, respectively. </w:t>
      </w:r>
      <w:r w:rsidR="0066635A" w:rsidRPr="00575596">
        <w:t xml:space="preserve">This demonstrates </w:t>
      </w:r>
      <w:r w:rsidRPr="00575596">
        <w:t>the diagnostic potential and fluid-specific variance in performance. Moreover, single-vesicle mapping uncovered patient-specific sEV subtypes traceable across bodily fluids, offering insights into vesicle biogenesis and inter-compartmental trafficking.</w:t>
      </w:r>
    </w:p>
    <w:p w14:paraId="1C66F715" w14:textId="77777777" w:rsidR="00150310" w:rsidRPr="00575596" w:rsidRDefault="00150310" w:rsidP="00150310">
      <w:pPr>
        <w:jc w:val="left"/>
      </w:pPr>
    </w:p>
    <w:p w14:paraId="470F373E" w14:textId="174C0F30" w:rsidR="008B04BB" w:rsidRPr="00575596" w:rsidRDefault="00150310" w:rsidP="00150310">
      <w:pPr>
        <w:jc w:val="left"/>
      </w:pPr>
      <w:r w:rsidRPr="00575596">
        <w:t>In therapeutic applications, the protocol enables quantification of drug loading at the single-vesicle level using doxorubicin (DOX) as the target cargo. SERS spectra from graphene covered substrates were used to monitor characteristic DOX peaks (e.g., at 442 cm⁻¹). The G peak from graphene served as an internal gauge to normalize local enhancement factors and deconvolve the influence of heterogeneous hotspot intensities. Drug loading efficiency was found to vary significantly across individual vesicles. Some vesicles exhibited disproportionately strong DOX signals, potentially representing subpopulations with higher loading capacity.</w:t>
      </w:r>
    </w:p>
    <w:p w14:paraId="77574D4B" w14:textId="77777777" w:rsidR="00DB456C" w:rsidRPr="00575596" w:rsidRDefault="00DB456C" w:rsidP="00150310">
      <w:pPr>
        <w:jc w:val="left"/>
      </w:pPr>
    </w:p>
    <w:p w14:paraId="57C947BD" w14:textId="77777777" w:rsidR="00104420" w:rsidRPr="00575596" w:rsidRDefault="00DB456C" w:rsidP="00150310">
      <w:pPr>
        <w:jc w:val="left"/>
      </w:pPr>
      <w:r w:rsidRPr="00575596">
        <w:t xml:space="preserve">[Place </w:t>
      </w:r>
      <w:r w:rsidRPr="00575596">
        <w:rPr>
          <w:b/>
        </w:rPr>
        <w:t>Figure 2</w:t>
      </w:r>
      <w:r w:rsidRPr="00575596">
        <w:t xml:space="preserve"> here] </w:t>
      </w:r>
    </w:p>
    <w:p w14:paraId="3521C22B" w14:textId="77777777" w:rsidR="00104420" w:rsidRPr="00575596" w:rsidRDefault="00104420" w:rsidP="00150310">
      <w:pPr>
        <w:jc w:val="left"/>
      </w:pPr>
    </w:p>
    <w:p w14:paraId="45511FF0" w14:textId="33BBAD41" w:rsidR="00150310" w:rsidRPr="00575596" w:rsidRDefault="00DE0C4A" w:rsidP="00150310">
      <w:pPr>
        <w:jc w:val="left"/>
      </w:pPr>
      <w:r w:rsidRPr="00575596">
        <w:rPr>
          <w:b/>
          <w:bCs/>
        </w:rPr>
        <w:t>Figure 2</w:t>
      </w:r>
      <w:r w:rsidRPr="00575596">
        <w:t xml:space="preserve"> summarizes key findings f</w:t>
      </w:r>
      <w:r w:rsidR="00E236EF" w:rsidRPr="00575596">
        <w:t xml:space="preserve">or </w:t>
      </w:r>
      <w:r w:rsidRPr="00575596">
        <w:t xml:space="preserve">gastric cancer detection based on Raman spectral fingerprints acquired from single sEVs isolated from tissue, blood, and saliva samples. </w:t>
      </w:r>
      <w:r w:rsidR="007664D6" w:rsidRPr="00575596">
        <w:t>Panels (</w:t>
      </w:r>
      <w:r w:rsidR="00877505" w:rsidRPr="00575596">
        <w:rPr>
          <w:lang w:eastAsia="zh-CN"/>
        </w:rPr>
        <w:t>A</w:t>
      </w:r>
      <w:r w:rsidR="007664D6" w:rsidRPr="00575596">
        <w:t>-</w:t>
      </w:r>
      <w:r w:rsidR="00877505" w:rsidRPr="00575596">
        <w:rPr>
          <w:lang w:eastAsia="zh-CN"/>
        </w:rPr>
        <w:t>C</w:t>
      </w:r>
      <w:r w:rsidR="007664D6" w:rsidRPr="00575596">
        <w:t>) show the Raman spectra with the corresponding average spectra, revealing distinct molecular signatures across each sample type. Panel (</w:t>
      </w:r>
      <w:r w:rsidR="00877505" w:rsidRPr="00575596">
        <w:rPr>
          <w:lang w:eastAsia="zh-CN"/>
        </w:rPr>
        <w:t>D</w:t>
      </w:r>
      <w:r w:rsidR="007664D6" w:rsidRPr="00575596">
        <w:t xml:space="preserve">) demonstrates clear clustering of the EV data based on their sample source using Linear Discriminant Analysis (LDA), emphasizing significant differences between tissue, blood, and </w:t>
      </w:r>
      <w:r w:rsidR="00575596" w:rsidRPr="00575596">
        <w:t>saliva-derived</w:t>
      </w:r>
      <w:r w:rsidR="007664D6" w:rsidRPr="00575596">
        <w:t xml:space="preserve"> EVs. The binary classification performance using a Support Vector Machine (SVM) classifier (panel </w:t>
      </w:r>
      <w:r w:rsidR="00DC6452" w:rsidRPr="00575596">
        <w:rPr>
          <w:lang w:eastAsia="zh-CN"/>
        </w:rPr>
        <w:t>E</w:t>
      </w:r>
      <w:r w:rsidR="007664D6" w:rsidRPr="00575596">
        <w:t>) shows the highest classification accuracy for tissue samples (90.1%), followed by blood (70.9%) and saliva (60.7%) samples, indicating varying predictive capabilities depending on the EV source. Panels (</w:t>
      </w:r>
      <w:r w:rsidR="00BA4CCB" w:rsidRPr="00575596">
        <w:rPr>
          <w:lang w:eastAsia="zh-CN"/>
        </w:rPr>
        <w:t>F</w:t>
      </w:r>
      <w:r w:rsidR="007664D6" w:rsidRPr="00575596">
        <w:t>-</w:t>
      </w:r>
      <w:r w:rsidR="00BA4CCB" w:rsidRPr="00575596">
        <w:rPr>
          <w:lang w:eastAsia="zh-CN"/>
        </w:rPr>
        <w:t>H</w:t>
      </w:r>
      <w:r w:rsidR="007664D6" w:rsidRPr="00575596">
        <w:t>) illustrate the LDA-based classification split, visually demonstrating the predictive separation between healthy and unhealthy (gastric cancer) samples across each sample type, further highlighting the superior discriminative power of tissue-derived EV data compared to blood and saliva.</w:t>
      </w:r>
      <w:r w:rsidR="00D83159" w:rsidRPr="00575596">
        <w:t xml:space="preserve"> </w:t>
      </w:r>
      <w:r w:rsidR="00150310" w:rsidRPr="00575596">
        <w:t xml:space="preserve">These outcomes validate that this protocol enables reproducible, sensitive, and spatially resolved analysis of individual sEVs for both disease detection and therapeutic </w:t>
      </w:r>
      <w:r w:rsidR="000446D0" w:rsidRPr="00575596">
        <w:t xml:space="preserve">drug loading </w:t>
      </w:r>
      <w:r w:rsidR="00150310" w:rsidRPr="00575596">
        <w:t>monitoring.</w:t>
      </w:r>
    </w:p>
    <w:p w14:paraId="1AF31B85" w14:textId="77777777" w:rsidR="002655E6" w:rsidRPr="00575596" w:rsidRDefault="002655E6" w:rsidP="00150310">
      <w:pPr>
        <w:jc w:val="left"/>
      </w:pPr>
    </w:p>
    <w:p w14:paraId="6E8772EA" w14:textId="77777777" w:rsidR="00104420" w:rsidRPr="00575596" w:rsidRDefault="002655E6" w:rsidP="00150310">
      <w:pPr>
        <w:jc w:val="left"/>
      </w:pPr>
      <w:r w:rsidRPr="00575596">
        <w:t xml:space="preserve">[Place </w:t>
      </w:r>
      <w:r w:rsidRPr="00575596">
        <w:rPr>
          <w:b/>
        </w:rPr>
        <w:t>Figure 3</w:t>
      </w:r>
      <w:r w:rsidRPr="00575596">
        <w:t xml:space="preserve"> here] </w:t>
      </w:r>
    </w:p>
    <w:p w14:paraId="79691DE7" w14:textId="77777777" w:rsidR="00104420" w:rsidRPr="00575596" w:rsidRDefault="00104420" w:rsidP="00150310">
      <w:pPr>
        <w:jc w:val="left"/>
      </w:pPr>
    </w:p>
    <w:p w14:paraId="4F4344D4" w14:textId="3E41B27C" w:rsidR="002655E6" w:rsidRPr="00575596" w:rsidRDefault="00384FFF" w:rsidP="00150310">
      <w:pPr>
        <w:jc w:val="left"/>
      </w:pPr>
      <w:r w:rsidRPr="00575596">
        <w:rPr>
          <w:b/>
          <w:bCs/>
        </w:rPr>
        <w:lastRenderedPageBreak/>
        <w:t>Figure 3</w:t>
      </w:r>
      <w:r w:rsidRPr="00575596">
        <w:t xml:space="preserve"> demonstrates that integrating graphene into the SERS platform enables reliable, quantitative monitoring of DOX uptake in sEVs.</w:t>
      </w:r>
      <w:r w:rsidR="006D036B" w:rsidRPr="00575596">
        <w:t xml:space="preserve"> </w:t>
      </w:r>
      <w:r w:rsidR="008E22EB" w:rsidRPr="00575596">
        <w:t>In panels (</w:t>
      </w:r>
      <w:r w:rsidR="00877505" w:rsidRPr="00575596">
        <w:rPr>
          <w:lang w:eastAsia="zh-CN"/>
        </w:rPr>
        <w:t>A</w:t>
      </w:r>
      <w:r w:rsidR="008E22EB" w:rsidRPr="00575596">
        <w:t>)–(</w:t>
      </w:r>
      <w:r w:rsidR="00877505" w:rsidRPr="00575596">
        <w:rPr>
          <w:lang w:eastAsia="zh-CN"/>
        </w:rPr>
        <w:t>B</w:t>
      </w:r>
      <w:r w:rsidR="008E22EB" w:rsidRPr="00575596">
        <w:t>), the distinct DOX Raman bands at approximately 1081, 1206, and 1440 cm⁻¹ are observable both with and without graphene. The inclusion of graphene, however, introduces stable D (</w:t>
      </w:r>
      <w:r w:rsidR="008E22EB" w:rsidRPr="00575596">
        <w:rPr>
          <w:rFonts w:ascii="Cambria Math" w:hAnsi="Cambria Math" w:cs="Cambria Math"/>
        </w:rPr>
        <w:t>∼</w:t>
      </w:r>
      <w:r w:rsidR="008E22EB" w:rsidRPr="00575596">
        <w:t>1350 cm⁻¹) and G (</w:t>
      </w:r>
      <w:r w:rsidR="008E22EB" w:rsidRPr="00575596">
        <w:rPr>
          <w:rFonts w:ascii="Cambria Math" w:hAnsi="Cambria Math" w:cs="Cambria Math"/>
        </w:rPr>
        <w:t>∼</w:t>
      </w:r>
      <w:r w:rsidR="008E22EB" w:rsidRPr="00575596">
        <w:t xml:space="preserve">1580 cm⁻¹) bands, which serve as internal intensity references for </w:t>
      </w:r>
      <w:proofErr w:type="spellStart"/>
      <w:r w:rsidR="008E22EB" w:rsidRPr="00575596">
        <w:t>ratiometric</w:t>
      </w:r>
      <w:proofErr w:type="spellEnd"/>
      <w:r w:rsidR="008E22EB" w:rsidRPr="00575596">
        <w:t xml:space="preserve"> quantification. Panel (</w:t>
      </w:r>
      <w:r w:rsidR="00BA4CCB" w:rsidRPr="00575596">
        <w:rPr>
          <w:lang w:eastAsia="zh-CN"/>
        </w:rPr>
        <w:t>C</w:t>
      </w:r>
      <w:r w:rsidR="008E22EB" w:rsidRPr="00575596">
        <w:t>) highlights that the ratio of a representative DOX peak (442 cm⁻¹) to graphene</w:t>
      </w:r>
      <w:r w:rsidR="0086742C" w:rsidRPr="00575596">
        <w:t xml:space="preserve"> </w:t>
      </w:r>
      <w:r w:rsidR="008E22EB" w:rsidRPr="00575596">
        <w:t>G</w:t>
      </w:r>
      <w:r w:rsidR="0086742C" w:rsidRPr="00575596">
        <w:t xml:space="preserve"> </w:t>
      </w:r>
      <w:r w:rsidR="008E22EB" w:rsidRPr="00575596">
        <w:t>band increases progressively with higher DOX concentration and longer incubation, confirming that graphene incorporated SERS permits sensitive, quantitative tracking of DOX loading in sEVs.</w:t>
      </w:r>
    </w:p>
    <w:p w14:paraId="079B5679" w14:textId="77777777" w:rsidR="006E4797" w:rsidRPr="00575596" w:rsidRDefault="006E4797" w:rsidP="00DA3C5C"/>
    <w:p w14:paraId="6D510784" w14:textId="2DDC3CF5" w:rsidR="006E4797" w:rsidRPr="00575596" w:rsidRDefault="00551D82" w:rsidP="00DA3C5C">
      <w:r w:rsidRPr="00575596">
        <w:rPr>
          <w:b/>
        </w:rPr>
        <w:t>FIGURE AND TABLE LEGENDS</w:t>
      </w:r>
      <w:r w:rsidRPr="00575596">
        <w:t xml:space="preserve"> </w:t>
      </w:r>
    </w:p>
    <w:p w14:paraId="589A4F8F" w14:textId="523BAFD6" w:rsidR="006E4797" w:rsidRPr="00575596" w:rsidRDefault="00525795" w:rsidP="00DA3C5C">
      <w:r w:rsidRPr="00575596">
        <w:rPr>
          <w:b/>
          <w:bCs/>
        </w:rPr>
        <w:t>Figure 1: Flow chart of the study.</w:t>
      </w:r>
      <w:r w:rsidRPr="00575596">
        <w:t xml:space="preserve"> (</w:t>
      </w:r>
      <w:r w:rsidR="00BA7098" w:rsidRPr="00575596">
        <w:rPr>
          <w:b/>
          <w:bCs/>
          <w:lang w:eastAsia="zh-CN"/>
        </w:rPr>
        <w:t>A</w:t>
      </w:r>
      <w:r w:rsidRPr="00575596">
        <w:t xml:space="preserve">) </w:t>
      </w:r>
      <w:r w:rsidR="000446D0" w:rsidRPr="00575596">
        <w:t xml:space="preserve">Workflow for single-vesicle SERS-based diagnostics of gastric cancer. Clinical vesicles are isolated and deposited on plasmonic substrates, Raman-scanned individually, and analyzed using multivariate machine learning to achieve disease discrimination and subpopulation tracking. </w:t>
      </w:r>
      <w:r w:rsidRPr="00575596">
        <w:t>(</w:t>
      </w:r>
      <w:r w:rsidR="00BA7098" w:rsidRPr="00575596">
        <w:rPr>
          <w:b/>
          <w:bCs/>
          <w:lang w:eastAsia="zh-CN"/>
        </w:rPr>
        <w:t>B</w:t>
      </w:r>
      <w:r w:rsidRPr="00575596">
        <w:t>)</w:t>
      </w:r>
      <w:r w:rsidR="000446D0" w:rsidRPr="00575596">
        <w:t xml:space="preserve"> Workflow for single-vesicle quantification of therapeutic loading. Drug-incubated vesicles are purified, deposited on graphene covered substrates, and analyzed </w:t>
      </w:r>
      <w:r w:rsidR="000446D0" w:rsidRPr="00575596">
        <w:rPr>
          <w:i/>
          <w:iCs/>
        </w:rPr>
        <w:t>via</w:t>
      </w:r>
      <w:r w:rsidR="000446D0" w:rsidRPr="00575596">
        <w:t xml:space="preserve"> SERS. The graphene internal reference corrects for hotspot variability, enabling quantitation of drug uptake on a per-vesicle basis.</w:t>
      </w:r>
    </w:p>
    <w:p w14:paraId="65007FB4" w14:textId="77777777" w:rsidR="00552302" w:rsidRPr="00575596" w:rsidRDefault="00552302" w:rsidP="00DA3C5C"/>
    <w:p w14:paraId="64DAC436" w14:textId="7C207D80" w:rsidR="000446D0" w:rsidRPr="00575596" w:rsidRDefault="000446D0" w:rsidP="00DA3C5C">
      <w:bookmarkStart w:id="0" w:name="_Hlk203764771"/>
      <w:r w:rsidRPr="00575596">
        <w:rPr>
          <w:b/>
          <w:bCs/>
        </w:rPr>
        <w:t xml:space="preserve">Figure 2: </w:t>
      </w:r>
      <w:r w:rsidR="002655E6" w:rsidRPr="00575596">
        <w:rPr>
          <w:b/>
          <w:bCs/>
        </w:rPr>
        <w:t>Single-sEV Raman spectra enable machine learning-based gastric cancer detection across bodily fluids</w:t>
      </w:r>
      <w:r w:rsidRPr="00575596">
        <w:rPr>
          <w:b/>
          <w:bCs/>
        </w:rPr>
        <w:t>.</w:t>
      </w:r>
      <w:r w:rsidRPr="00575596">
        <w:t xml:space="preserve"> </w:t>
      </w:r>
      <w:r w:rsidR="00347CDB" w:rsidRPr="00575596">
        <w:t>(</w:t>
      </w:r>
      <w:r w:rsidR="00BA7098" w:rsidRPr="00575596">
        <w:rPr>
          <w:b/>
          <w:bCs/>
          <w:lang w:eastAsia="zh-CN"/>
        </w:rPr>
        <w:t>A</w:t>
      </w:r>
      <w:r w:rsidR="007664D6" w:rsidRPr="00575596">
        <w:rPr>
          <w:b/>
          <w:bCs/>
        </w:rPr>
        <w:t>-</w:t>
      </w:r>
      <w:r w:rsidR="00BA7098" w:rsidRPr="00575596">
        <w:rPr>
          <w:b/>
          <w:bCs/>
          <w:lang w:eastAsia="zh-CN"/>
        </w:rPr>
        <w:t>C</w:t>
      </w:r>
      <w:r w:rsidR="00347CDB" w:rsidRPr="00575596">
        <w:t xml:space="preserve">) Raman spectral fingerprints collected from single extracellular vesicles isolated from </w:t>
      </w:r>
      <w:r w:rsidR="007664D6" w:rsidRPr="00575596">
        <w:t>tissue</w:t>
      </w:r>
      <w:r w:rsidR="00E236EF" w:rsidRPr="00575596">
        <w:t>,</w:t>
      </w:r>
      <w:r w:rsidR="007664D6" w:rsidRPr="00575596">
        <w:t xml:space="preserve"> blood</w:t>
      </w:r>
      <w:r w:rsidR="00E236EF" w:rsidRPr="00575596">
        <w:t>,</w:t>
      </w:r>
      <w:r w:rsidR="007664D6" w:rsidRPr="00575596">
        <w:t xml:space="preserve"> and saliva samples</w:t>
      </w:r>
      <w:r w:rsidR="00347CDB" w:rsidRPr="00575596">
        <w:t>. (</w:t>
      </w:r>
      <w:r w:rsidR="00BA7098" w:rsidRPr="00575596">
        <w:rPr>
          <w:b/>
          <w:bCs/>
          <w:lang w:eastAsia="zh-CN"/>
        </w:rPr>
        <w:t>D</w:t>
      </w:r>
      <w:r w:rsidR="00347CDB" w:rsidRPr="00575596">
        <w:t xml:space="preserve">) </w:t>
      </w:r>
      <w:r w:rsidR="00E24F99" w:rsidRPr="00575596">
        <w:t xml:space="preserve">LDA </w:t>
      </w:r>
      <w:r w:rsidR="00347CDB" w:rsidRPr="00575596">
        <w:t>scatter plot demonstrates clear clustering</w:t>
      </w:r>
      <w:r w:rsidR="007664D6" w:rsidRPr="00575596">
        <w:t xml:space="preserve"> of data by sample source</w:t>
      </w:r>
      <w:r w:rsidR="00347CDB" w:rsidRPr="00575596">
        <w:t>. (</w:t>
      </w:r>
      <w:r w:rsidR="00BA7098" w:rsidRPr="00575596">
        <w:rPr>
          <w:b/>
          <w:bCs/>
          <w:lang w:eastAsia="zh-CN"/>
        </w:rPr>
        <w:t>E</w:t>
      </w:r>
      <w:r w:rsidR="00347CDB" w:rsidRPr="00575596">
        <w:t xml:space="preserve">) </w:t>
      </w:r>
      <w:r w:rsidR="007664D6" w:rsidRPr="00575596">
        <w:t>Binary classification scores using Support Vector Machine Classifier, 5-fold cross-validation(</w:t>
      </w:r>
      <w:r w:rsidR="00BA7098" w:rsidRPr="00575596">
        <w:rPr>
          <w:b/>
          <w:bCs/>
          <w:lang w:eastAsia="zh-CN"/>
        </w:rPr>
        <w:t>F</w:t>
      </w:r>
      <w:r w:rsidR="007664D6" w:rsidRPr="00575596">
        <w:rPr>
          <w:b/>
          <w:bCs/>
        </w:rPr>
        <w:t>-</w:t>
      </w:r>
      <w:r w:rsidR="00BA7098" w:rsidRPr="00575596">
        <w:rPr>
          <w:b/>
          <w:bCs/>
          <w:lang w:eastAsia="zh-CN"/>
        </w:rPr>
        <w:t>H</w:t>
      </w:r>
      <w:r w:rsidR="007664D6" w:rsidRPr="00575596">
        <w:t>) Classification results using Linear Discriminant Analysis (LDA) for the samples from 3 sources</w:t>
      </w:r>
      <w:r w:rsidR="003A312D" w:rsidRPr="00575596">
        <w:t>.</w:t>
      </w:r>
    </w:p>
    <w:p w14:paraId="34D9F88F" w14:textId="77777777" w:rsidR="00552302" w:rsidRPr="00575596" w:rsidRDefault="00552302" w:rsidP="00DA3C5C"/>
    <w:p w14:paraId="29889FF4" w14:textId="4DF62426" w:rsidR="002655E6" w:rsidRPr="00575596" w:rsidRDefault="002655E6" w:rsidP="0086742C">
      <w:pPr>
        <w:jc w:val="left"/>
      </w:pPr>
      <w:r w:rsidRPr="00575596">
        <w:rPr>
          <w:b/>
          <w:bCs/>
        </w:rPr>
        <w:t xml:space="preserve">Figure 3: </w:t>
      </w:r>
      <w:r w:rsidR="006E740D" w:rsidRPr="00575596">
        <w:rPr>
          <w:b/>
          <w:bCs/>
        </w:rPr>
        <w:t>Graphene-integrated SERS empowers single</w:t>
      </w:r>
      <w:r w:rsidR="006E740D" w:rsidRPr="00575596">
        <w:rPr>
          <w:rFonts w:ascii="Cambria Math" w:eastAsia="MS Gothic" w:hAnsi="Cambria Math" w:cs="Cambria Math"/>
          <w:b/>
          <w:bCs/>
        </w:rPr>
        <w:t>‑</w:t>
      </w:r>
      <w:r w:rsidR="006E740D" w:rsidRPr="00575596">
        <w:rPr>
          <w:b/>
          <w:bCs/>
        </w:rPr>
        <w:t xml:space="preserve">vesicle level, </w:t>
      </w:r>
      <w:proofErr w:type="spellStart"/>
      <w:r w:rsidR="006E740D" w:rsidRPr="00575596">
        <w:rPr>
          <w:b/>
          <w:bCs/>
        </w:rPr>
        <w:t>ratiometric</w:t>
      </w:r>
      <w:proofErr w:type="spellEnd"/>
      <w:r w:rsidR="006E740D" w:rsidRPr="00575596">
        <w:rPr>
          <w:b/>
          <w:bCs/>
        </w:rPr>
        <w:t xml:space="preserve"> quantification of DOX uptake in sEVs</w:t>
      </w:r>
      <w:r w:rsidR="0086742C" w:rsidRPr="00575596">
        <w:rPr>
          <w:b/>
          <w:bCs/>
        </w:rPr>
        <w:t>, correlating signal intensity with drug concentration and incubation time.</w:t>
      </w:r>
      <w:r w:rsidR="0086742C" w:rsidRPr="00575596">
        <w:t xml:space="preserve"> (</w:t>
      </w:r>
      <w:r w:rsidR="00BA7098" w:rsidRPr="00575596">
        <w:rPr>
          <w:b/>
          <w:bCs/>
          <w:lang w:eastAsia="zh-CN"/>
        </w:rPr>
        <w:t>A</w:t>
      </w:r>
      <w:r w:rsidR="0086742C" w:rsidRPr="00575596">
        <w:rPr>
          <w:b/>
          <w:bCs/>
        </w:rPr>
        <w:t>–</w:t>
      </w:r>
      <w:r w:rsidR="00BA7098" w:rsidRPr="00575596">
        <w:rPr>
          <w:b/>
          <w:bCs/>
          <w:lang w:eastAsia="zh-CN"/>
        </w:rPr>
        <w:t>B</w:t>
      </w:r>
      <w:r w:rsidR="0086742C" w:rsidRPr="00575596">
        <w:t xml:space="preserve">) </w:t>
      </w:r>
      <w:r w:rsidR="00C20C4B" w:rsidRPr="00575596">
        <w:t xml:space="preserve">Overlaid Raman spectra of DOX with and without graphene on the SERS substrate show consistent DOX peaks at ~1081, 1206, and 1440 cm⁻¹ (blue circles). With graphene, additional D (~1350 cm⁻¹) and G (~1580 cm⁻¹) bands (purple circles) emerge, serving as internal standards for normalization. </w:t>
      </w:r>
      <w:r w:rsidR="0086742C" w:rsidRPr="00575596">
        <w:t>(</w:t>
      </w:r>
      <w:r w:rsidR="00BA7098" w:rsidRPr="00575596">
        <w:rPr>
          <w:b/>
          <w:bCs/>
          <w:lang w:eastAsia="zh-CN"/>
        </w:rPr>
        <w:t>C</w:t>
      </w:r>
      <w:r w:rsidR="0086742C" w:rsidRPr="00575596">
        <w:t>) The bar chart plots the ratio of a representative DOX peak (442 cm⁻¹) to the graphene G</w:t>
      </w:r>
      <w:r w:rsidR="00575596" w:rsidRPr="00575596">
        <w:rPr>
          <w:rFonts w:eastAsia="MS Gothic"/>
        </w:rPr>
        <w:t xml:space="preserve"> </w:t>
      </w:r>
      <w:r w:rsidR="0086742C" w:rsidRPr="00575596">
        <w:t xml:space="preserve">band </w:t>
      </w:r>
      <w:r w:rsidR="006E740D" w:rsidRPr="00575596">
        <w:t>across</w:t>
      </w:r>
      <w:r w:rsidR="0086742C" w:rsidRPr="00575596">
        <w:t xml:space="preserve"> varying DOX concentrations (0.1, 0.5 mg/mL) and incubation times (0.5, 1, 2 h). The DOX-to-G ratio increases with both concentration and time, illustrating dose and time</w:t>
      </w:r>
      <w:r w:rsidR="00812BA7" w:rsidRPr="00575596">
        <w:t xml:space="preserve"> </w:t>
      </w:r>
      <w:r w:rsidR="0086742C" w:rsidRPr="00575596">
        <w:t>dependent loading of DOX into sEVs.</w:t>
      </w:r>
    </w:p>
    <w:p w14:paraId="3592F3F7" w14:textId="77777777" w:rsidR="00047E3E" w:rsidRPr="00575596" w:rsidRDefault="00047E3E" w:rsidP="0086742C">
      <w:pPr>
        <w:jc w:val="left"/>
      </w:pPr>
    </w:p>
    <w:p w14:paraId="78565E08" w14:textId="6A6CC04B" w:rsidR="00047E3E" w:rsidRPr="00575596" w:rsidRDefault="00047E3E" w:rsidP="00FE7F82">
      <w:pPr>
        <w:jc w:val="left"/>
      </w:pPr>
      <w:r w:rsidRPr="00575596">
        <w:rPr>
          <w:b/>
          <w:bCs/>
        </w:rPr>
        <w:t>Figure</w:t>
      </w:r>
      <w:r w:rsidR="00FE7F82" w:rsidRPr="00575596">
        <w:rPr>
          <w:b/>
          <w:bCs/>
        </w:rPr>
        <w:t xml:space="preserve"> S1: Single-vesicle resolution achieved through gold pyramidal array.</w:t>
      </w:r>
      <w:r w:rsidR="00FE7F82" w:rsidRPr="00575596">
        <w:t xml:space="preserve"> (</w:t>
      </w:r>
      <w:r w:rsidR="00FE7F82" w:rsidRPr="00575596">
        <w:rPr>
          <w:b/>
          <w:bCs/>
        </w:rPr>
        <w:t>A</w:t>
      </w:r>
      <w:r w:rsidR="00FE7F82" w:rsidRPr="00575596">
        <w:t>) Schematics of FDTD simulation. (</w:t>
      </w:r>
      <w:r w:rsidR="00FE7F82" w:rsidRPr="00575596">
        <w:rPr>
          <w:b/>
          <w:bCs/>
        </w:rPr>
        <w:t>B</w:t>
      </w:r>
      <w:r w:rsidR="00FE7F82" w:rsidRPr="00575596">
        <w:t>) FDTD simulation result. (</w:t>
      </w:r>
      <w:r w:rsidR="00FE7F82" w:rsidRPr="00575596">
        <w:rPr>
          <w:b/>
          <w:bCs/>
        </w:rPr>
        <w:t>C-D</w:t>
      </w:r>
      <w:r w:rsidR="00FE7F82" w:rsidRPr="00575596">
        <w:t>) SEM image of SERS substrate without sEVs and with sEVs, respectively. (</w:t>
      </w:r>
      <w:r w:rsidR="00FE7F82" w:rsidRPr="00575596">
        <w:rPr>
          <w:b/>
          <w:bCs/>
        </w:rPr>
        <w:t>E</w:t>
      </w:r>
      <w:r w:rsidR="00FE7F82" w:rsidRPr="00575596">
        <w:t>) SERS spectra from the center and</w:t>
      </w:r>
      <w:r w:rsidR="00705376" w:rsidRPr="00575596">
        <w:t xml:space="preserve"> </w:t>
      </w:r>
      <w:r w:rsidR="00FE7F82" w:rsidRPr="00575596">
        <w:t xml:space="preserve">margin of a single </w:t>
      </w:r>
      <w:r w:rsidR="00705376" w:rsidRPr="00575596">
        <w:t>sEV. (</w:t>
      </w:r>
      <w:r w:rsidR="00705376" w:rsidRPr="00575596">
        <w:rPr>
          <w:b/>
          <w:bCs/>
        </w:rPr>
        <w:t>F</w:t>
      </w:r>
      <w:r w:rsidR="00705376" w:rsidRPr="00575596">
        <w:t>) Raman intensity heatmap of a single sEV.</w:t>
      </w:r>
    </w:p>
    <w:bookmarkEnd w:id="0"/>
    <w:p w14:paraId="32EAFD7D" w14:textId="77777777" w:rsidR="006E4797" w:rsidRPr="00575596" w:rsidRDefault="006E4797" w:rsidP="00DA3C5C"/>
    <w:p w14:paraId="7C0B6465" w14:textId="5E074B2A" w:rsidR="006E4797" w:rsidRPr="00575596" w:rsidRDefault="00551D82" w:rsidP="00DA3C5C">
      <w:pPr>
        <w:rPr>
          <w:b/>
        </w:rPr>
      </w:pPr>
      <w:r w:rsidRPr="00575596">
        <w:rPr>
          <w:b/>
        </w:rPr>
        <w:t>DISCUSSION</w:t>
      </w:r>
    </w:p>
    <w:p w14:paraId="0BEB38EC" w14:textId="1AED616F" w:rsidR="006E4797" w:rsidRPr="00575596" w:rsidRDefault="00C01270" w:rsidP="00C01270">
      <w:pPr>
        <w:jc w:val="left"/>
      </w:pPr>
      <w:r w:rsidRPr="00575596">
        <w:t>A pivotal aspect of this protocol is the substrate preparation and sEV purification. The performance of label-free SERS depends strongly on producing uniform</w:t>
      </w:r>
      <w:r w:rsidR="00E236EF" w:rsidRPr="00575596">
        <w:t>,</w:t>
      </w:r>
      <w:r w:rsidRPr="00575596">
        <w:t xml:space="preserve"> high conformal plasmonic substrates with strong enhancement “hot spot”. Likewise, high-purity sEV isolation </w:t>
      </w:r>
      <w:r w:rsidRPr="00575596">
        <w:rPr>
          <w:i/>
          <w:iCs/>
        </w:rPr>
        <w:lastRenderedPageBreak/>
        <w:t xml:space="preserve">via </w:t>
      </w:r>
      <w:r w:rsidRPr="00575596">
        <w:t>size-exclusion chromatography is essential to render reliable and reproducible SERS spectra. Impurities such as protein aggregates or lipoproteins not only weaken vesicle signal but can confound downstream machine-learning classification by introducing spectral noise.</w:t>
      </w:r>
    </w:p>
    <w:p w14:paraId="0AC1917E" w14:textId="77777777" w:rsidR="00422EAB" w:rsidRPr="00575596" w:rsidRDefault="00422EAB" w:rsidP="00C01270">
      <w:pPr>
        <w:jc w:val="left"/>
        <w:rPr>
          <w:lang w:eastAsia="zh-CN"/>
        </w:rPr>
      </w:pPr>
    </w:p>
    <w:p w14:paraId="5DCB34B8" w14:textId="7B81A9FF" w:rsidR="00422EAB" w:rsidRPr="00575596" w:rsidRDefault="00422EAB" w:rsidP="00422EAB">
      <w:pPr>
        <w:jc w:val="left"/>
        <w:rPr>
          <w:lang w:eastAsia="zh-CN"/>
        </w:rPr>
      </w:pPr>
      <w:r w:rsidRPr="00575596">
        <w:rPr>
          <w:lang w:eastAsia="zh-CN"/>
        </w:rPr>
        <w:t>A significant advantage of our platform is its validated single-vesicle resolution, a crucial factor for overcoming the challenge of sEV heterogeneity. While the laser spot is larger than a single vesicle, the signal is dominated by the sEV closest to a plasmonic hotspot due to the super-linear signal amplification from the gold nanopyramid geometry. This, combined with low vesicle density on the substrate, ensures each spectrum represents a molecular snapshot of an individual sEV. This capability allows for the identification of distinct sEV subpopulations that are otherwise obscured in bulk analysis methods like Western blot or mass spectrometry.</w:t>
      </w:r>
    </w:p>
    <w:p w14:paraId="1E612731" w14:textId="77777777" w:rsidR="00422EAB" w:rsidRPr="00575596" w:rsidRDefault="00422EAB" w:rsidP="00422EAB">
      <w:pPr>
        <w:jc w:val="left"/>
        <w:rPr>
          <w:lang w:eastAsia="zh-CN"/>
        </w:rPr>
      </w:pPr>
    </w:p>
    <w:p w14:paraId="6D6A3EEF" w14:textId="7B02E176" w:rsidR="00C01270" w:rsidRPr="00575596" w:rsidRDefault="00422EAB" w:rsidP="00C01270">
      <w:pPr>
        <w:jc w:val="left"/>
        <w:rPr>
          <w:lang w:eastAsia="zh-CN"/>
        </w:rPr>
      </w:pPr>
      <w:r w:rsidRPr="00575596">
        <w:rPr>
          <w:lang w:eastAsia="zh-CN"/>
        </w:rPr>
        <w:t>The clinical power of this protocol is demonstrated by its successful application across multiple biofluids from the same patient cohort—tissue, plasma, and saliva. Our findings show that while tissue-derived sEVs provide the highest diagnostic accuracy (90.1%), clinically accessible fluids like plasma (70.9%) and saliva still offer significant classification power. This multi-fluid approach provides a more comprehensive view of disease biology and opens avenues for developing minimally invasive screening tools that correlate with the primary disease site.</w:t>
      </w:r>
    </w:p>
    <w:p w14:paraId="69EC5FA0" w14:textId="77777777" w:rsidR="00422EAB" w:rsidRPr="00575596" w:rsidRDefault="00422EAB" w:rsidP="00C01270">
      <w:pPr>
        <w:jc w:val="left"/>
        <w:rPr>
          <w:lang w:eastAsia="zh-CN"/>
        </w:rPr>
      </w:pPr>
    </w:p>
    <w:p w14:paraId="0CC06D45" w14:textId="42ACCEC8" w:rsidR="00C01270" w:rsidRPr="00575596" w:rsidRDefault="00C01270" w:rsidP="00C01270">
      <w:pPr>
        <w:jc w:val="left"/>
      </w:pPr>
      <w:r w:rsidRPr="00575596">
        <w:t xml:space="preserve">Throughput remains a key limitation in single-vesicle analysis compared to bulky analysis, and the intrinsic diversity of sEV populations necessitates large datasets for robust statistical confidence. Current systems still face low scanning efficiency, and future developments must focus on increasing areal density and scanning speed. </w:t>
      </w:r>
      <w:r w:rsidR="00885D6C" w:rsidRPr="00575596">
        <w:t>To enhance throughput and automate detection, we incorporated a custom software module that autonomously scouts the Raman stage, identifies candidate vesicles, and triggers spectral measurements. This automated scouring replaces manual targeting, significantly accelerating sample acquisition and minimizing human bias, transitioning from tens to hundreds of vesicles per session.</w:t>
      </w:r>
    </w:p>
    <w:p w14:paraId="5A6DD7EE" w14:textId="77777777" w:rsidR="00422EAB" w:rsidRPr="00575596" w:rsidRDefault="00422EAB" w:rsidP="00C01270">
      <w:pPr>
        <w:jc w:val="left"/>
        <w:rPr>
          <w:lang w:eastAsia="zh-CN"/>
        </w:rPr>
      </w:pPr>
    </w:p>
    <w:p w14:paraId="33378EC8" w14:textId="0DC8CBBF" w:rsidR="00422EAB" w:rsidRPr="00575596" w:rsidRDefault="00422EAB" w:rsidP="00422EAB">
      <w:pPr>
        <w:jc w:val="left"/>
        <w:rPr>
          <w:lang w:eastAsia="zh-CN"/>
        </w:rPr>
      </w:pPr>
      <w:r w:rsidRPr="00575596">
        <w:rPr>
          <w:lang w:eastAsia="zh-CN"/>
        </w:rPr>
        <w:t xml:space="preserve">Furthermore, the integration of graphene onto the SERS substrate is a key innovation for </w:t>
      </w:r>
    </w:p>
    <w:p w14:paraId="061525A4" w14:textId="756D5EE7" w:rsidR="00422EAB" w:rsidRPr="00575596" w:rsidRDefault="00422EAB" w:rsidP="00422EAB">
      <w:pPr>
        <w:jc w:val="left"/>
        <w:rPr>
          <w:lang w:eastAsia="zh-CN"/>
        </w:rPr>
      </w:pPr>
      <w:r w:rsidRPr="00575596">
        <w:rPr>
          <w:lang w:eastAsia="zh-CN"/>
        </w:rPr>
        <w:t xml:space="preserve">quantitative therapeutic monitoring. As demonstrated in our previous work, the stable G-peak of graphene serves as an ideal internal standard to normalize the signal from therapeutic cargo, such as doxorubicin. This </w:t>
      </w:r>
      <w:proofErr w:type="spellStart"/>
      <w:r w:rsidRPr="00575596">
        <w:rPr>
          <w:lang w:eastAsia="zh-CN"/>
        </w:rPr>
        <w:t>ratiometric</w:t>
      </w:r>
      <w:proofErr w:type="spellEnd"/>
      <w:r w:rsidRPr="00575596">
        <w:rPr>
          <w:lang w:eastAsia="zh-CN"/>
        </w:rPr>
        <w:t xml:space="preserve"> approach corrects for substrate and system variations, enabling reliable, semi-quantitative assessment of drug loading at the single-vesicle level. This provides invaluable insights into loading efficiency and heterogeneity, which are critical for developing potent sEV-based drug delivery systems.</w:t>
      </w:r>
    </w:p>
    <w:p w14:paraId="207EB356" w14:textId="77777777" w:rsidR="00885D6C" w:rsidRPr="00575596" w:rsidRDefault="00885D6C" w:rsidP="00C01270">
      <w:pPr>
        <w:jc w:val="left"/>
      </w:pPr>
    </w:p>
    <w:p w14:paraId="34FCF0CB" w14:textId="6B43A3B2" w:rsidR="00885D6C" w:rsidRPr="00575596" w:rsidRDefault="00885D6C" w:rsidP="00C01270">
      <w:pPr>
        <w:jc w:val="left"/>
      </w:pPr>
      <w:r w:rsidRPr="00575596">
        <w:t xml:space="preserve">This protocol presents critical advantages </w:t>
      </w:r>
      <w:r w:rsidRPr="00575596">
        <w:rPr>
          <w:rStyle w:val="Strong"/>
          <w:b w:val="0"/>
          <w:bCs w:val="0"/>
        </w:rPr>
        <w:t>over conventional methods</w:t>
      </w:r>
      <w:r w:rsidRPr="00575596">
        <w:t>. Unlike Western blot and mass spectrometry, which pool vesicle populations and obscure heterogeneity, single-vesicle SERS operates at the individual level. Our approach, through plasmonic enhancement and machine learning, offers label-free, biochemical content analysis capable of identifying subpopulations and rare vesicle signatures, avoiding the pitfalls of population-averaged methods.</w:t>
      </w:r>
    </w:p>
    <w:p w14:paraId="2962635E" w14:textId="77777777" w:rsidR="00885D6C" w:rsidRPr="00575596" w:rsidRDefault="00885D6C" w:rsidP="00C01270">
      <w:pPr>
        <w:jc w:val="left"/>
      </w:pPr>
    </w:p>
    <w:p w14:paraId="59F37CC4" w14:textId="58DB7B66" w:rsidR="006E4797" w:rsidRPr="00575596" w:rsidRDefault="00551D82" w:rsidP="00DA3C5C">
      <w:pPr>
        <w:pBdr>
          <w:top w:val="nil"/>
          <w:left w:val="nil"/>
          <w:bottom w:val="nil"/>
          <w:right w:val="nil"/>
          <w:between w:val="nil"/>
        </w:pBdr>
      </w:pPr>
      <w:r w:rsidRPr="00575596">
        <w:rPr>
          <w:b/>
        </w:rPr>
        <w:t>ACKNOWLEDGMENTS</w:t>
      </w:r>
    </w:p>
    <w:p w14:paraId="6D064C88" w14:textId="5240F6E5" w:rsidR="006E4797" w:rsidRPr="00575596" w:rsidRDefault="00E21350" w:rsidP="00E6004D">
      <w:pPr>
        <w:jc w:val="left"/>
      </w:pPr>
      <w:r w:rsidRPr="00575596">
        <w:lastRenderedPageBreak/>
        <w:t xml:space="preserve">This work was supported by the National Center for Advancing Translational Sciences of the National Institutes of Health under award numbers </w:t>
      </w:r>
      <w:r w:rsidR="00E6004D" w:rsidRPr="00575596">
        <w:t>4UH3TR002978</w:t>
      </w:r>
      <w:r w:rsidR="00E6004D" w:rsidRPr="00575596">
        <w:rPr>
          <w:rFonts w:ascii="Cambria Math" w:eastAsia="MS Gothic" w:hAnsi="Cambria Math" w:cs="Cambria Math"/>
        </w:rPr>
        <w:t>‑</w:t>
      </w:r>
      <w:r w:rsidR="00E6004D" w:rsidRPr="00575596">
        <w:t>03 and 1U18TR003778</w:t>
      </w:r>
      <w:r w:rsidR="00E6004D" w:rsidRPr="00575596">
        <w:rPr>
          <w:rFonts w:ascii="Cambria Math" w:eastAsia="MS Gothic" w:hAnsi="Cambria Math" w:cs="Cambria Math"/>
        </w:rPr>
        <w:t>‑</w:t>
      </w:r>
      <w:r w:rsidR="00E6004D" w:rsidRPr="00575596">
        <w:t xml:space="preserve">01, </w:t>
      </w:r>
      <w:r w:rsidRPr="00575596">
        <w:t xml:space="preserve">and by a grant from the California Institute for Regenerative Medicine (CIRM) (Grant Number </w:t>
      </w:r>
      <w:r w:rsidR="00B506C2" w:rsidRPr="00575596">
        <w:t>TRAN1-14649</w:t>
      </w:r>
      <w:r w:rsidRPr="00575596">
        <w:t>)</w:t>
      </w:r>
      <w:r w:rsidR="006B19B7" w:rsidRPr="00575596">
        <w:t>.</w:t>
      </w:r>
    </w:p>
    <w:p w14:paraId="25B2FBBD" w14:textId="77777777" w:rsidR="006E4797" w:rsidRPr="00575596" w:rsidRDefault="006E4797" w:rsidP="00DA3C5C">
      <w:pPr>
        <w:rPr>
          <w:b/>
        </w:rPr>
      </w:pPr>
    </w:p>
    <w:p w14:paraId="5E703EBA" w14:textId="2A87F54D" w:rsidR="006E4797" w:rsidRPr="00575596" w:rsidRDefault="00551D82" w:rsidP="00DA3C5C">
      <w:pPr>
        <w:pBdr>
          <w:top w:val="nil"/>
          <w:left w:val="nil"/>
          <w:bottom w:val="nil"/>
          <w:right w:val="nil"/>
          <w:between w:val="nil"/>
        </w:pBdr>
      </w:pPr>
      <w:r w:rsidRPr="00575596">
        <w:rPr>
          <w:b/>
        </w:rPr>
        <w:t>DISCLOSURES</w:t>
      </w:r>
    </w:p>
    <w:p w14:paraId="132340D6" w14:textId="0030A354" w:rsidR="006E4797" w:rsidRPr="00575596" w:rsidRDefault="005B341C" w:rsidP="00DA3C5C">
      <w:r w:rsidRPr="00575596">
        <w:t>The authors declare that they have no conflicts of interest related to this work.</w:t>
      </w:r>
    </w:p>
    <w:p w14:paraId="4A7B0E5C" w14:textId="77777777" w:rsidR="006E4797" w:rsidRPr="00575596" w:rsidRDefault="006E4797" w:rsidP="00DA3C5C"/>
    <w:p w14:paraId="6DE2B73C" w14:textId="7719E7FF" w:rsidR="006E4797" w:rsidRPr="00575596" w:rsidRDefault="00551D82" w:rsidP="00DA3C5C">
      <w:pPr>
        <w:rPr>
          <w:b/>
          <w:lang w:val="es-ES"/>
        </w:rPr>
      </w:pPr>
      <w:r w:rsidRPr="00575596">
        <w:rPr>
          <w:b/>
          <w:lang w:val="es-ES"/>
        </w:rPr>
        <w:t>REFERENCES</w:t>
      </w:r>
      <w:r w:rsidRPr="00575596">
        <w:rPr>
          <w:lang w:val="es-ES"/>
        </w:rPr>
        <w:t xml:space="preserve"> </w:t>
      </w:r>
    </w:p>
    <w:p w14:paraId="204F0798" w14:textId="061E4BF4"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Van Niel, G. et al. Challenges and directions in studying cell-cell communication by extracellular vesicles. </w:t>
      </w:r>
      <w:r w:rsidRPr="00852AD7">
        <w:rPr>
          <w:rStyle w:val="Emphasis"/>
          <w:rFonts w:ascii="Calibri" w:hAnsi="Calibri" w:cs="Calibri"/>
        </w:rPr>
        <w:t>Nat Rev Mol Cell Biol.</w:t>
      </w:r>
      <w:r w:rsidRPr="00852AD7">
        <w:rPr>
          <w:rFonts w:ascii="Calibri" w:hAnsi="Calibri" w:cs="Calibri"/>
        </w:rPr>
        <w:t xml:space="preserve"> </w:t>
      </w:r>
      <w:r w:rsidRPr="00852AD7">
        <w:rPr>
          <w:rStyle w:val="Strong"/>
          <w:rFonts w:ascii="Calibri" w:hAnsi="Calibri" w:cs="Calibri"/>
        </w:rPr>
        <w:t>23</w:t>
      </w:r>
      <w:r w:rsidRPr="00852AD7">
        <w:rPr>
          <w:rFonts w:ascii="Calibri" w:hAnsi="Calibri" w:cs="Calibri"/>
        </w:rPr>
        <w:t xml:space="preserve"> (5), 369-382 (2022).</w:t>
      </w:r>
    </w:p>
    <w:p w14:paraId="12E32850" w14:textId="2C6333B0"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Herrmann, I. K., Wood, M. J. A., Fuhrmann, G. Extracellular vesicles as a next-generation drug delivery platform. </w:t>
      </w:r>
      <w:r w:rsidRPr="00852AD7">
        <w:rPr>
          <w:rStyle w:val="Emphasis"/>
          <w:rFonts w:ascii="Calibri" w:hAnsi="Calibri" w:cs="Calibri"/>
        </w:rPr>
        <w:t xml:space="preserve">Nat </w:t>
      </w:r>
      <w:proofErr w:type="spellStart"/>
      <w:r w:rsidRPr="00852AD7">
        <w:rPr>
          <w:rStyle w:val="Emphasis"/>
          <w:rFonts w:ascii="Calibri" w:hAnsi="Calibri" w:cs="Calibri"/>
        </w:rPr>
        <w:t>Nanotechnol</w:t>
      </w:r>
      <w:proofErr w:type="spellEnd"/>
      <w:r w:rsidRPr="00852AD7">
        <w:rPr>
          <w:rStyle w:val="Emphasis"/>
          <w:rFonts w:ascii="Calibri" w:hAnsi="Calibri" w:cs="Calibri"/>
        </w:rPr>
        <w:t>.</w:t>
      </w:r>
      <w:r w:rsidRPr="00852AD7">
        <w:rPr>
          <w:rFonts w:ascii="Calibri" w:hAnsi="Calibri" w:cs="Calibri"/>
        </w:rPr>
        <w:t xml:space="preserve"> </w:t>
      </w:r>
      <w:r w:rsidRPr="00852AD7">
        <w:rPr>
          <w:rStyle w:val="Strong"/>
          <w:rFonts w:ascii="Calibri" w:hAnsi="Calibri" w:cs="Calibri"/>
        </w:rPr>
        <w:t>16</w:t>
      </w:r>
      <w:r w:rsidRPr="00852AD7">
        <w:rPr>
          <w:rFonts w:ascii="Calibri" w:hAnsi="Calibri" w:cs="Calibri"/>
        </w:rPr>
        <w:t xml:space="preserve"> (7), 748-759 (2021).</w:t>
      </w:r>
    </w:p>
    <w:p w14:paraId="2F8E5397" w14:textId="74C2A07B"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Raposo, G., </w:t>
      </w:r>
      <w:proofErr w:type="spellStart"/>
      <w:r w:rsidRPr="00852AD7">
        <w:rPr>
          <w:rFonts w:ascii="Calibri" w:hAnsi="Calibri" w:cs="Calibri"/>
        </w:rPr>
        <w:t>Stoorvogel</w:t>
      </w:r>
      <w:proofErr w:type="spellEnd"/>
      <w:r w:rsidRPr="00852AD7">
        <w:rPr>
          <w:rFonts w:ascii="Calibri" w:hAnsi="Calibri" w:cs="Calibri"/>
        </w:rPr>
        <w:t xml:space="preserve">, W. Extracellular vesicles: Exosomes, </w:t>
      </w:r>
      <w:proofErr w:type="spellStart"/>
      <w:r w:rsidRPr="00852AD7">
        <w:rPr>
          <w:rFonts w:ascii="Calibri" w:hAnsi="Calibri" w:cs="Calibri"/>
        </w:rPr>
        <w:t>microvesicles</w:t>
      </w:r>
      <w:proofErr w:type="spellEnd"/>
      <w:r w:rsidRPr="00852AD7">
        <w:rPr>
          <w:rFonts w:ascii="Calibri" w:hAnsi="Calibri" w:cs="Calibri"/>
        </w:rPr>
        <w:t xml:space="preserve">, and friends. </w:t>
      </w:r>
      <w:r w:rsidRPr="00852AD7">
        <w:rPr>
          <w:rStyle w:val="Emphasis"/>
          <w:rFonts w:ascii="Calibri" w:hAnsi="Calibri" w:cs="Calibri"/>
        </w:rPr>
        <w:t>J Cell Biol.</w:t>
      </w:r>
      <w:r w:rsidRPr="00852AD7">
        <w:rPr>
          <w:rFonts w:ascii="Calibri" w:hAnsi="Calibri" w:cs="Calibri"/>
        </w:rPr>
        <w:t xml:space="preserve"> </w:t>
      </w:r>
      <w:r w:rsidRPr="00852AD7">
        <w:rPr>
          <w:rStyle w:val="Strong"/>
          <w:rFonts w:ascii="Calibri" w:hAnsi="Calibri" w:cs="Calibri"/>
        </w:rPr>
        <w:t>200</w:t>
      </w:r>
      <w:r w:rsidRPr="00852AD7">
        <w:rPr>
          <w:rFonts w:ascii="Calibri" w:hAnsi="Calibri" w:cs="Calibri"/>
        </w:rPr>
        <w:t xml:space="preserve"> (4), 373-383 (2013).</w:t>
      </w:r>
    </w:p>
    <w:p w14:paraId="0229891F" w14:textId="69937BB4"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Möller, A., Lobb, R. J. The evolving translational potential of small extracellular vesicles in cancer. </w:t>
      </w:r>
      <w:r w:rsidRPr="00852AD7">
        <w:rPr>
          <w:rStyle w:val="Emphasis"/>
          <w:rFonts w:ascii="Calibri" w:hAnsi="Calibri" w:cs="Calibri"/>
        </w:rPr>
        <w:t>Nat Rev Cancer.</w:t>
      </w:r>
      <w:r w:rsidRPr="00852AD7">
        <w:rPr>
          <w:rFonts w:ascii="Calibri" w:hAnsi="Calibri" w:cs="Calibri"/>
        </w:rPr>
        <w:t xml:space="preserve"> </w:t>
      </w:r>
      <w:r w:rsidRPr="00852AD7">
        <w:rPr>
          <w:rStyle w:val="Strong"/>
          <w:rFonts w:ascii="Calibri" w:hAnsi="Calibri" w:cs="Calibri"/>
        </w:rPr>
        <w:t>20</w:t>
      </w:r>
      <w:r w:rsidRPr="00852AD7">
        <w:rPr>
          <w:rFonts w:ascii="Calibri" w:hAnsi="Calibri" w:cs="Calibri"/>
        </w:rPr>
        <w:t xml:space="preserve"> (12), 697-709 (2020).</w:t>
      </w:r>
    </w:p>
    <w:p w14:paraId="0E7E25C2" w14:textId="59FD8D51"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Mathieu, M., Martin-Jaular, L., </w:t>
      </w:r>
      <w:proofErr w:type="spellStart"/>
      <w:r w:rsidRPr="00852AD7">
        <w:rPr>
          <w:rFonts w:ascii="Calibri" w:hAnsi="Calibri" w:cs="Calibri"/>
        </w:rPr>
        <w:t>Lavieu</w:t>
      </w:r>
      <w:proofErr w:type="spellEnd"/>
      <w:r w:rsidRPr="00852AD7">
        <w:rPr>
          <w:rFonts w:ascii="Calibri" w:hAnsi="Calibri" w:cs="Calibri"/>
        </w:rPr>
        <w:t xml:space="preserve">, G., Thery, C. Specificities of secretion and uptake of exosomes and other extracellular vesicles for cell-to-cell communication. </w:t>
      </w:r>
      <w:r w:rsidRPr="00852AD7">
        <w:rPr>
          <w:rStyle w:val="Emphasis"/>
          <w:rFonts w:ascii="Calibri" w:hAnsi="Calibri" w:cs="Calibri"/>
        </w:rPr>
        <w:t>Nat Cell Biol.</w:t>
      </w:r>
      <w:r w:rsidRPr="00852AD7">
        <w:rPr>
          <w:rFonts w:ascii="Calibri" w:hAnsi="Calibri" w:cs="Calibri"/>
        </w:rPr>
        <w:t xml:space="preserve"> </w:t>
      </w:r>
      <w:r w:rsidRPr="00852AD7">
        <w:rPr>
          <w:rStyle w:val="Strong"/>
          <w:rFonts w:ascii="Calibri" w:hAnsi="Calibri" w:cs="Calibri"/>
        </w:rPr>
        <w:t>21</w:t>
      </w:r>
      <w:r w:rsidRPr="00852AD7">
        <w:rPr>
          <w:rFonts w:ascii="Calibri" w:hAnsi="Calibri" w:cs="Calibri"/>
        </w:rPr>
        <w:t xml:space="preserve"> (1), 9-17 (2019).</w:t>
      </w:r>
    </w:p>
    <w:p w14:paraId="187B3F80" w14:textId="5B9CA780"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A63DF1">
        <w:rPr>
          <w:rFonts w:ascii="Calibri" w:hAnsi="Calibri" w:cs="Calibri"/>
          <w:lang w:val="fr-FR"/>
        </w:rPr>
        <w:t xml:space="preserve">Alvarez-Erviti, L. et al. </w:t>
      </w:r>
      <w:r w:rsidRPr="00852AD7">
        <w:rPr>
          <w:rFonts w:ascii="Calibri" w:hAnsi="Calibri" w:cs="Calibri"/>
        </w:rPr>
        <w:t xml:space="preserve">Delivery of siRNA to the mouse brain by systemic injection of targeted exosomes. </w:t>
      </w:r>
      <w:r w:rsidRPr="00852AD7">
        <w:rPr>
          <w:rStyle w:val="Emphasis"/>
          <w:rFonts w:ascii="Calibri" w:hAnsi="Calibri" w:cs="Calibri"/>
        </w:rPr>
        <w:t xml:space="preserve">Nat </w:t>
      </w:r>
      <w:proofErr w:type="spellStart"/>
      <w:r w:rsidRPr="00852AD7">
        <w:rPr>
          <w:rStyle w:val="Emphasis"/>
          <w:rFonts w:ascii="Calibri" w:hAnsi="Calibri" w:cs="Calibri"/>
        </w:rPr>
        <w:t>Biotechnol</w:t>
      </w:r>
      <w:proofErr w:type="spellEnd"/>
      <w:r w:rsidRPr="00852AD7">
        <w:rPr>
          <w:rStyle w:val="Emphasis"/>
          <w:rFonts w:ascii="Calibri" w:hAnsi="Calibri" w:cs="Calibri"/>
        </w:rPr>
        <w:t>.</w:t>
      </w:r>
      <w:r w:rsidRPr="00852AD7">
        <w:rPr>
          <w:rFonts w:ascii="Calibri" w:hAnsi="Calibri" w:cs="Calibri"/>
        </w:rPr>
        <w:t xml:space="preserve"> </w:t>
      </w:r>
      <w:r w:rsidRPr="00852AD7">
        <w:rPr>
          <w:rStyle w:val="Strong"/>
          <w:rFonts w:ascii="Calibri" w:hAnsi="Calibri" w:cs="Calibri"/>
        </w:rPr>
        <w:t>29</w:t>
      </w:r>
      <w:r w:rsidRPr="00852AD7">
        <w:rPr>
          <w:rFonts w:ascii="Calibri" w:hAnsi="Calibri" w:cs="Calibri"/>
        </w:rPr>
        <w:t xml:space="preserve"> (4), 341-347 (2011).</w:t>
      </w:r>
    </w:p>
    <w:p w14:paraId="4B3FC892" w14:textId="38BF9404"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proofErr w:type="spellStart"/>
      <w:r w:rsidRPr="00852AD7">
        <w:rPr>
          <w:rFonts w:ascii="Calibri" w:hAnsi="Calibri" w:cs="Calibri"/>
        </w:rPr>
        <w:t>Kahroba</w:t>
      </w:r>
      <w:proofErr w:type="spellEnd"/>
      <w:r w:rsidRPr="00852AD7">
        <w:rPr>
          <w:rFonts w:ascii="Calibri" w:hAnsi="Calibri" w:cs="Calibri"/>
        </w:rPr>
        <w:t xml:space="preserve">, H., Hejazi, M. S., Samadi, N. Exosomes: From carcinogenesis and metastasis to diagnosis and treatment of gastric cancer. </w:t>
      </w:r>
      <w:r w:rsidRPr="00852AD7">
        <w:rPr>
          <w:rStyle w:val="Emphasis"/>
          <w:rFonts w:ascii="Calibri" w:hAnsi="Calibri" w:cs="Calibri"/>
        </w:rPr>
        <w:t>Cell Mol Life Sci.</w:t>
      </w:r>
      <w:r w:rsidRPr="00852AD7">
        <w:rPr>
          <w:rFonts w:ascii="Calibri" w:hAnsi="Calibri" w:cs="Calibri"/>
        </w:rPr>
        <w:t xml:space="preserve"> </w:t>
      </w:r>
      <w:r w:rsidRPr="00852AD7">
        <w:rPr>
          <w:rStyle w:val="Strong"/>
          <w:rFonts w:ascii="Calibri" w:hAnsi="Calibri" w:cs="Calibri"/>
        </w:rPr>
        <w:t>76</w:t>
      </w:r>
      <w:r w:rsidRPr="00852AD7">
        <w:rPr>
          <w:rFonts w:ascii="Calibri" w:hAnsi="Calibri" w:cs="Calibri"/>
        </w:rPr>
        <w:t xml:space="preserve"> (9), 1747-1758 (2019).</w:t>
      </w:r>
    </w:p>
    <w:p w14:paraId="68FE7648" w14:textId="289E3CD7"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Ferguson, S. W., Nguyen, J. Exosomes as therapeutics: The implications of molecular composition and exosomal heterogeneity. </w:t>
      </w:r>
      <w:r w:rsidRPr="00852AD7">
        <w:rPr>
          <w:rStyle w:val="Emphasis"/>
          <w:rFonts w:ascii="Calibri" w:hAnsi="Calibri" w:cs="Calibri"/>
        </w:rPr>
        <w:t>J Control Release.</w:t>
      </w:r>
      <w:r w:rsidRPr="00852AD7">
        <w:rPr>
          <w:rFonts w:ascii="Calibri" w:hAnsi="Calibri" w:cs="Calibri"/>
        </w:rPr>
        <w:t xml:space="preserve"> </w:t>
      </w:r>
      <w:r w:rsidRPr="00852AD7">
        <w:rPr>
          <w:rStyle w:val="Strong"/>
          <w:rFonts w:ascii="Calibri" w:hAnsi="Calibri" w:cs="Calibri"/>
        </w:rPr>
        <w:t>228</w:t>
      </w:r>
      <w:r w:rsidRPr="00852AD7">
        <w:rPr>
          <w:rFonts w:ascii="Calibri" w:hAnsi="Calibri" w:cs="Calibri"/>
        </w:rPr>
        <w:t>, 179-190 (2016).</w:t>
      </w:r>
    </w:p>
    <w:p w14:paraId="050CA1EB" w14:textId="5990C059"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Stiles, P. L., Dieringer, J. A., Shah, N. C., Van Duyne, R. R. Surface-enhanced Raman spectroscopy. </w:t>
      </w:r>
      <w:r w:rsidRPr="00852AD7">
        <w:rPr>
          <w:rStyle w:val="Emphasis"/>
          <w:rFonts w:ascii="Calibri" w:hAnsi="Calibri" w:cs="Calibri"/>
        </w:rPr>
        <w:t>Annu Rev Anal Chem.</w:t>
      </w:r>
      <w:r w:rsidRPr="00852AD7">
        <w:rPr>
          <w:rFonts w:ascii="Calibri" w:hAnsi="Calibri" w:cs="Calibri"/>
        </w:rPr>
        <w:t xml:space="preserve"> </w:t>
      </w:r>
      <w:r w:rsidRPr="00852AD7">
        <w:rPr>
          <w:rStyle w:val="Strong"/>
          <w:rFonts w:ascii="Calibri" w:hAnsi="Calibri" w:cs="Calibri"/>
        </w:rPr>
        <w:t>1</w:t>
      </w:r>
      <w:r w:rsidRPr="00852AD7">
        <w:rPr>
          <w:rFonts w:ascii="Calibri" w:hAnsi="Calibri" w:cs="Calibri"/>
        </w:rPr>
        <w:t>, 601-626 (2008).</w:t>
      </w:r>
    </w:p>
    <w:p w14:paraId="50AC6E37" w14:textId="212FF1AC"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Jeon, T. Y., Kim, D. J., Park, S. G., Kim, S. H., Kim, D. H. Nanostructured plasmonic substrates for use as SERS sensors. </w:t>
      </w:r>
      <w:r w:rsidRPr="00852AD7">
        <w:rPr>
          <w:rStyle w:val="Emphasis"/>
          <w:rFonts w:ascii="Calibri" w:hAnsi="Calibri" w:cs="Calibri"/>
        </w:rPr>
        <w:t>Nano Converg.</w:t>
      </w:r>
      <w:r w:rsidRPr="00852AD7">
        <w:rPr>
          <w:rFonts w:ascii="Calibri" w:hAnsi="Calibri" w:cs="Calibri"/>
        </w:rPr>
        <w:t xml:space="preserve"> </w:t>
      </w:r>
      <w:r w:rsidRPr="00852AD7">
        <w:rPr>
          <w:rStyle w:val="Strong"/>
          <w:rFonts w:ascii="Calibri" w:hAnsi="Calibri" w:cs="Calibri"/>
        </w:rPr>
        <w:t>3</w:t>
      </w:r>
      <w:r w:rsidRPr="00852AD7">
        <w:rPr>
          <w:rFonts w:ascii="Calibri" w:hAnsi="Calibri" w:cs="Calibri"/>
        </w:rPr>
        <w:t>, 1-10 (2016).</w:t>
      </w:r>
    </w:p>
    <w:p w14:paraId="020D1684" w14:textId="47571712"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Nie, S., Emery, S. R. Probing single molecules and single nanoparticles by surface-enhanced Raman scattering. </w:t>
      </w:r>
      <w:r w:rsidRPr="00852AD7">
        <w:rPr>
          <w:rStyle w:val="Emphasis"/>
          <w:rFonts w:ascii="Calibri" w:hAnsi="Calibri" w:cs="Calibri"/>
        </w:rPr>
        <w:t>Science.</w:t>
      </w:r>
      <w:r w:rsidRPr="00852AD7">
        <w:rPr>
          <w:rFonts w:ascii="Calibri" w:hAnsi="Calibri" w:cs="Calibri"/>
        </w:rPr>
        <w:t xml:space="preserve"> </w:t>
      </w:r>
      <w:r w:rsidRPr="00852AD7">
        <w:rPr>
          <w:rStyle w:val="Strong"/>
          <w:rFonts w:ascii="Calibri" w:hAnsi="Calibri" w:cs="Calibri"/>
        </w:rPr>
        <w:t>275</w:t>
      </w:r>
      <w:r w:rsidRPr="00852AD7">
        <w:rPr>
          <w:rFonts w:ascii="Calibri" w:hAnsi="Calibri" w:cs="Calibri"/>
        </w:rPr>
        <w:t xml:space="preserve"> (5303), 1102-1106 (1997).</w:t>
      </w:r>
    </w:p>
    <w:p w14:paraId="4B2573F5" w14:textId="79C40D96"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Wang, P.</w:t>
      </w:r>
      <w:r w:rsidR="005170ED">
        <w:rPr>
          <w:rFonts w:ascii="Calibri" w:hAnsi="Calibri" w:cs="Calibri"/>
        </w:rPr>
        <w:t xml:space="preserve"> et al</w:t>
      </w:r>
      <w:r w:rsidRPr="00852AD7">
        <w:rPr>
          <w:rFonts w:ascii="Calibri" w:hAnsi="Calibri" w:cs="Calibri"/>
        </w:rPr>
        <w:t xml:space="preserve">. Ultra-sensitive graphene-plasmonic hybrid platform for label-free detection. </w:t>
      </w:r>
      <w:r w:rsidRPr="00852AD7">
        <w:rPr>
          <w:rStyle w:val="Emphasis"/>
          <w:rFonts w:ascii="Calibri" w:hAnsi="Calibri" w:cs="Calibri"/>
        </w:rPr>
        <w:t>Adv Mater.</w:t>
      </w:r>
      <w:r w:rsidRPr="00852AD7">
        <w:rPr>
          <w:rFonts w:ascii="Calibri" w:hAnsi="Calibri" w:cs="Calibri"/>
        </w:rPr>
        <w:t xml:space="preserve"> </w:t>
      </w:r>
      <w:r w:rsidRPr="00852AD7">
        <w:rPr>
          <w:rStyle w:val="Strong"/>
          <w:rFonts w:ascii="Calibri" w:hAnsi="Calibri" w:cs="Calibri"/>
        </w:rPr>
        <w:t>25</w:t>
      </w:r>
      <w:r w:rsidRPr="00852AD7">
        <w:rPr>
          <w:rFonts w:ascii="Calibri" w:hAnsi="Calibri" w:cs="Calibri"/>
        </w:rPr>
        <w:t xml:space="preserve"> (35), 4918-4924 (2013).</w:t>
      </w:r>
    </w:p>
    <w:p w14:paraId="76DE6C13" w14:textId="6069F76E"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Liu, Z. R. et al. Gold nanopyramid arrays for non-invasive surface-enhanced Raman spectroscopy-based gastric cancer detection via sEVs. </w:t>
      </w:r>
      <w:r w:rsidRPr="00852AD7">
        <w:rPr>
          <w:rStyle w:val="Emphasis"/>
          <w:rFonts w:ascii="Calibri" w:hAnsi="Calibri" w:cs="Calibri"/>
        </w:rPr>
        <w:t>ACS Appl Nano Mater.</w:t>
      </w:r>
      <w:r w:rsidRPr="00852AD7">
        <w:rPr>
          <w:rFonts w:ascii="Calibri" w:hAnsi="Calibri" w:cs="Calibri"/>
        </w:rPr>
        <w:t xml:space="preserve"> </w:t>
      </w:r>
      <w:r w:rsidRPr="00852AD7">
        <w:rPr>
          <w:rStyle w:val="Strong"/>
          <w:rFonts w:ascii="Calibri" w:hAnsi="Calibri" w:cs="Calibri"/>
        </w:rPr>
        <w:t>5</w:t>
      </w:r>
      <w:r w:rsidRPr="00852AD7">
        <w:rPr>
          <w:rFonts w:ascii="Calibri" w:hAnsi="Calibri" w:cs="Calibri"/>
        </w:rPr>
        <w:t xml:space="preserve"> (9), 12506-12517 (2022).</w:t>
      </w:r>
    </w:p>
    <w:p w14:paraId="4DE4FF3A" w14:textId="1356023A"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A63DF1">
        <w:rPr>
          <w:rFonts w:ascii="Calibri" w:hAnsi="Calibri" w:cs="Calibri"/>
          <w:lang w:val="fr-FR"/>
        </w:rPr>
        <w:t xml:space="preserve">Jonak, S. T. et al. </w:t>
      </w:r>
      <w:r w:rsidRPr="00852AD7">
        <w:rPr>
          <w:rFonts w:ascii="Calibri" w:hAnsi="Calibri" w:cs="Calibri"/>
        </w:rPr>
        <w:t xml:space="preserve">Analyzing bronchoalveolar fluid derived small extracellular vesicles using single-vesicle SERS for non-small cell lung cancer detection. </w:t>
      </w:r>
      <w:r w:rsidRPr="00852AD7">
        <w:rPr>
          <w:rStyle w:val="Emphasis"/>
          <w:rFonts w:ascii="Calibri" w:hAnsi="Calibri" w:cs="Calibri"/>
        </w:rPr>
        <w:t>Sens Diagn.</w:t>
      </w:r>
      <w:r w:rsidRPr="00852AD7">
        <w:rPr>
          <w:rFonts w:ascii="Calibri" w:hAnsi="Calibri" w:cs="Calibri"/>
        </w:rPr>
        <w:t xml:space="preserve"> </w:t>
      </w:r>
      <w:r w:rsidRPr="00852AD7">
        <w:rPr>
          <w:rStyle w:val="Strong"/>
          <w:rFonts w:ascii="Calibri" w:hAnsi="Calibri" w:cs="Calibri"/>
        </w:rPr>
        <w:t>2</w:t>
      </w:r>
      <w:r w:rsidRPr="00852AD7">
        <w:rPr>
          <w:rFonts w:ascii="Calibri" w:hAnsi="Calibri" w:cs="Calibri"/>
        </w:rPr>
        <w:t xml:space="preserve"> (1), 90-99 (2023).</w:t>
      </w:r>
    </w:p>
    <w:p w14:paraId="65202451" w14:textId="2CE764ED"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Liu, Z. R. et al. Label-free single-vesicle based surface enhanced Raman spectroscopy: A robust approach for investigating the biomolecular composition of small extracellular vesicles. </w:t>
      </w:r>
      <w:proofErr w:type="spellStart"/>
      <w:r w:rsidRPr="00852AD7">
        <w:rPr>
          <w:rStyle w:val="Emphasis"/>
          <w:rFonts w:ascii="Calibri" w:hAnsi="Calibri" w:cs="Calibri"/>
        </w:rPr>
        <w:t>PLoS</w:t>
      </w:r>
      <w:proofErr w:type="spellEnd"/>
      <w:r w:rsidRPr="00852AD7">
        <w:rPr>
          <w:rStyle w:val="Emphasis"/>
          <w:rFonts w:ascii="Calibri" w:hAnsi="Calibri" w:cs="Calibri"/>
        </w:rPr>
        <w:t xml:space="preserve"> One.</w:t>
      </w:r>
      <w:r w:rsidRPr="00852AD7">
        <w:rPr>
          <w:rFonts w:ascii="Calibri" w:hAnsi="Calibri" w:cs="Calibri"/>
        </w:rPr>
        <w:t xml:space="preserve"> </w:t>
      </w:r>
      <w:r w:rsidRPr="00852AD7">
        <w:rPr>
          <w:rStyle w:val="Strong"/>
          <w:rFonts w:ascii="Calibri" w:hAnsi="Calibri" w:cs="Calibri"/>
        </w:rPr>
        <w:t>19</w:t>
      </w:r>
      <w:r w:rsidRPr="00852AD7">
        <w:rPr>
          <w:rFonts w:ascii="Calibri" w:hAnsi="Calibri" w:cs="Calibri"/>
        </w:rPr>
        <w:t xml:space="preserve"> (6), e0304287 (2024).</w:t>
      </w:r>
    </w:p>
    <w:p w14:paraId="1D1E25DF" w14:textId="3CAF472F"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lastRenderedPageBreak/>
        <w:t xml:space="preserve">Liu, J. et al. On the feasibility of SERS-based monitoring of drug loading efficiency in exosomes for targeted delivery. </w:t>
      </w:r>
      <w:r w:rsidRPr="00852AD7">
        <w:rPr>
          <w:rStyle w:val="Emphasis"/>
          <w:rFonts w:ascii="Calibri" w:hAnsi="Calibri" w:cs="Calibri"/>
        </w:rPr>
        <w:t>Biosensors (Basel).</w:t>
      </w:r>
      <w:r w:rsidRPr="00852AD7">
        <w:rPr>
          <w:rFonts w:ascii="Calibri" w:hAnsi="Calibri" w:cs="Calibri"/>
        </w:rPr>
        <w:t xml:space="preserve"> </w:t>
      </w:r>
      <w:r w:rsidRPr="00852AD7">
        <w:rPr>
          <w:rStyle w:val="Strong"/>
          <w:rFonts w:ascii="Calibri" w:hAnsi="Calibri" w:cs="Calibri"/>
        </w:rPr>
        <w:t>15</w:t>
      </w:r>
      <w:r w:rsidRPr="00852AD7">
        <w:rPr>
          <w:rFonts w:ascii="Calibri" w:hAnsi="Calibri" w:cs="Calibri"/>
        </w:rPr>
        <w:t xml:space="preserve"> (3), 198 (2025).</w:t>
      </w:r>
    </w:p>
    <w:p w14:paraId="289FABD0" w14:textId="4A0FA1D9"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Ling, X. et al. Can graphene be used as a substrate for Raman enhancement? </w:t>
      </w:r>
      <w:r w:rsidRPr="00852AD7">
        <w:rPr>
          <w:rStyle w:val="Emphasis"/>
          <w:rFonts w:ascii="Calibri" w:hAnsi="Calibri" w:cs="Calibri"/>
        </w:rPr>
        <w:t>Nano Lett.</w:t>
      </w:r>
      <w:r w:rsidRPr="00852AD7">
        <w:rPr>
          <w:rFonts w:ascii="Calibri" w:hAnsi="Calibri" w:cs="Calibri"/>
        </w:rPr>
        <w:t xml:space="preserve"> </w:t>
      </w:r>
      <w:r w:rsidRPr="00852AD7">
        <w:rPr>
          <w:rStyle w:val="Strong"/>
          <w:rFonts w:ascii="Calibri" w:hAnsi="Calibri" w:cs="Calibri"/>
        </w:rPr>
        <w:t>10</w:t>
      </w:r>
      <w:r w:rsidRPr="00852AD7">
        <w:rPr>
          <w:rFonts w:ascii="Calibri" w:hAnsi="Calibri" w:cs="Calibri"/>
        </w:rPr>
        <w:t xml:space="preserve"> (2), 553-561 (2010).</w:t>
      </w:r>
    </w:p>
    <w:p w14:paraId="108F0F33" w14:textId="56255EAD"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Wang, P. et al. Giant optical response from graphene-plasmonic system. </w:t>
      </w:r>
      <w:r w:rsidRPr="00852AD7">
        <w:rPr>
          <w:rStyle w:val="Emphasis"/>
          <w:rFonts w:ascii="Calibri" w:hAnsi="Calibri" w:cs="Calibri"/>
        </w:rPr>
        <w:t>ACS Nano.</w:t>
      </w:r>
      <w:r w:rsidRPr="00852AD7">
        <w:rPr>
          <w:rFonts w:ascii="Calibri" w:hAnsi="Calibri" w:cs="Calibri"/>
        </w:rPr>
        <w:t xml:space="preserve"> </w:t>
      </w:r>
      <w:r w:rsidRPr="00852AD7">
        <w:rPr>
          <w:rStyle w:val="Strong"/>
          <w:rFonts w:ascii="Calibri" w:hAnsi="Calibri" w:cs="Calibri"/>
        </w:rPr>
        <w:t>6</w:t>
      </w:r>
      <w:r w:rsidRPr="00852AD7">
        <w:rPr>
          <w:rFonts w:ascii="Calibri" w:hAnsi="Calibri" w:cs="Calibri"/>
        </w:rPr>
        <w:t xml:space="preserve"> (7), 6244-6249 (2012).</w:t>
      </w:r>
    </w:p>
    <w:p w14:paraId="5B46D9B0" w14:textId="4F313214"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Wang, P. et al. Label-free SERS selective detection of dopamine and serotonin using graphene–Au nanopyramid heterostructure. </w:t>
      </w:r>
      <w:r w:rsidRPr="00852AD7">
        <w:rPr>
          <w:rStyle w:val="Emphasis"/>
          <w:rFonts w:ascii="Calibri" w:hAnsi="Calibri" w:cs="Calibri"/>
        </w:rPr>
        <w:t>Anal Chem.</w:t>
      </w:r>
      <w:r w:rsidRPr="00852AD7">
        <w:rPr>
          <w:rFonts w:ascii="Calibri" w:hAnsi="Calibri" w:cs="Calibri"/>
        </w:rPr>
        <w:t xml:space="preserve"> </w:t>
      </w:r>
      <w:r w:rsidRPr="00852AD7">
        <w:rPr>
          <w:rStyle w:val="Strong"/>
          <w:rFonts w:ascii="Calibri" w:hAnsi="Calibri" w:cs="Calibri"/>
        </w:rPr>
        <w:t>87</w:t>
      </w:r>
      <w:r w:rsidRPr="00852AD7">
        <w:rPr>
          <w:rFonts w:ascii="Calibri" w:hAnsi="Calibri" w:cs="Calibri"/>
        </w:rPr>
        <w:t xml:space="preserve"> (20), 10255-10261 (2015).</w:t>
      </w:r>
    </w:p>
    <w:p w14:paraId="481A1DB0" w14:textId="67943F31"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Qiu, L. et al. Current advances in technologies for single extracellular vesicle analysis and its clinical applications in cancer diagnosis. </w:t>
      </w:r>
      <w:r w:rsidRPr="00852AD7">
        <w:rPr>
          <w:rStyle w:val="Emphasis"/>
          <w:rFonts w:ascii="Calibri" w:hAnsi="Calibri" w:cs="Calibri"/>
        </w:rPr>
        <w:t>Biosensors (Basel).</w:t>
      </w:r>
      <w:r w:rsidRPr="00852AD7">
        <w:rPr>
          <w:rFonts w:ascii="Calibri" w:hAnsi="Calibri" w:cs="Calibri"/>
        </w:rPr>
        <w:t xml:space="preserve"> </w:t>
      </w:r>
      <w:r w:rsidRPr="00852AD7">
        <w:rPr>
          <w:rStyle w:val="Strong"/>
          <w:rFonts w:ascii="Calibri" w:hAnsi="Calibri" w:cs="Calibri"/>
        </w:rPr>
        <w:t>13</w:t>
      </w:r>
      <w:r w:rsidRPr="00852AD7">
        <w:rPr>
          <w:rFonts w:ascii="Calibri" w:hAnsi="Calibri" w:cs="Calibri"/>
        </w:rPr>
        <w:t xml:space="preserve"> (1), 60 (2023).</w:t>
      </w:r>
    </w:p>
    <w:p w14:paraId="2CF1C03B" w14:textId="232627CD"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Akbar, N., Pinnick, K. E., Paget, D., Choudhury, R. P. Isolation and characterization of human adipocyte-derived extracellular vesicles using filtration and ultracentrifugation. </w:t>
      </w:r>
      <w:r w:rsidRPr="00852AD7">
        <w:rPr>
          <w:rStyle w:val="Emphasis"/>
          <w:rFonts w:ascii="Calibri" w:hAnsi="Calibri" w:cs="Calibri"/>
        </w:rPr>
        <w:t>J Vis Exp.</w:t>
      </w:r>
      <w:r w:rsidRPr="00852AD7">
        <w:rPr>
          <w:rFonts w:ascii="Calibri" w:hAnsi="Calibri" w:cs="Calibri"/>
        </w:rPr>
        <w:t xml:space="preserve"> </w:t>
      </w:r>
      <w:r w:rsidRPr="00852AD7">
        <w:rPr>
          <w:rStyle w:val="Strong"/>
          <w:rFonts w:ascii="Calibri" w:hAnsi="Calibri" w:cs="Calibri"/>
        </w:rPr>
        <w:t>170</w:t>
      </w:r>
      <w:r w:rsidRPr="00852AD7">
        <w:rPr>
          <w:rFonts w:ascii="Calibri" w:hAnsi="Calibri" w:cs="Calibri"/>
        </w:rPr>
        <w:t>, e64102 (2021).</w:t>
      </w:r>
    </w:p>
    <w:p w14:paraId="5168625C" w14:textId="74B1E842" w:rsidR="00852AD7" w:rsidRPr="00852AD7" w:rsidRDefault="00852AD7" w:rsidP="00852AD7">
      <w:pPr>
        <w:pStyle w:val="NormalWeb"/>
        <w:numPr>
          <w:ilvl w:val="0"/>
          <w:numId w:val="27"/>
        </w:numPr>
        <w:spacing w:before="0" w:beforeAutospacing="0" w:after="0" w:afterAutospacing="0"/>
        <w:ind w:left="0" w:firstLine="0"/>
        <w:rPr>
          <w:rFonts w:ascii="Calibri" w:hAnsi="Calibri" w:cs="Calibri"/>
        </w:rPr>
      </w:pPr>
      <w:r w:rsidRPr="00852AD7">
        <w:rPr>
          <w:rFonts w:ascii="Calibri" w:hAnsi="Calibri" w:cs="Calibri"/>
        </w:rPr>
        <w:t xml:space="preserve">Li, T. et al. Label-free SARS-CoV-2 detection platform based on surface-enhanced Raman spectroscopy with support vector machine spectral pattern recognition. </w:t>
      </w:r>
      <w:r w:rsidRPr="00852AD7">
        <w:rPr>
          <w:rStyle w:val="Emphasis"/>
          <w:rFonts w:ascii="Calibri" w:hAnsi="Calibri" w:cs="Calibri"/>
        </w:rPr>
        <w:t>Eng Sci.</w:t>
      </w:r>
      <w:r w:rsidRPr="00852AD7">
        <w:rPr>
          <w:rFonts w:ascii="Calibri" w:hAnsi="Calibri" w:cs="Calibri"/>
        </w:rPr>
        <w:t xml:space="preserve"> </w:t>
      </w:r>
      <w:r w:rsidRPr="00852AD7">
        <w:rPr>
          <w:rStyle w:val="Strong"/>
          <w:rFonts w:ascii="Calibri" w:hAnsi="Calibri" w:cs="Calibri"/>
        </w:rPr>
        <w:t>23</w:t>
      </w:r>
      <w:r w:rsidRPr="00852AD7">
        <w:rPr>
          <w:rFonts w:ascii="Calibri" w:hAnsi="Calibri" w:cs="Calibri"/>
        </w:rPr>
        <w:t>, 862-870 (2023).</w:t>
      </w:r>
    </w:p>
    <w:p w14:paraId="039C561C" w14:textId="51208006" w:rsidR="00516914" w:rsidRPr="00551CFD" w:rsidRDefault="00516914" w:rsidP="007A6ACC">
      <w:pPr>
        <w:ind w:left="708" w:hangingChars="295" w:hanging="708"/>
        <w:rPr>
          <w:noProof/>
          <w:lang w:eastAsia="zh-CN"/>
        </w:rPr>
      </w:pPr>
    </w:p>
    <w:sectPr w:rsidR="00516914" w:rsidRPr="00551CFD" w:rsidSect="00147CBA">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D3B40E" w14:textId="77777777" w:rsidR="00ED5146" w:rsidRDefault="00ED5146">
      <w:r>
        <w:separator/>
      </w:r>
    </w:p>
  </w:endnote>
  <w:endnote w:type="continuationSeparator" w:id="0">
    <w:p w14:paraId="72DAFF7B" w14:textId="77777777" w:rsidR="00ED5146" w:rsidRDefault="00ED51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AA297F" w:rsidRDefault="00AA297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B7B3A8" w14:textId="77777777" w:rsidR="00ED5146" w:rsidRDefault="00ED5146">
      <w:r>
        <w:separator/>
      </w:r>
    </w:p>
  </w:footnote>
  <w:footnote w:type="continuationSeparator" w:id="0">
    <w:p w14:paraId="1939CD39" w14:textId="77777777" w:rsidR="00ED5146" w:rsidRDefault="00ED51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AA297F" w:rsidRDefault="00AA297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AA297F" w:rsidRDefault="00AA297F">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B8BBDDF" w:rsidR="00AA297F" w:rsidRDefault="00AA297F">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AA297F" w:rsidRDefault="00AA297F" w:rsidP="00C11D93">
                            <w:pPr>
                              <w:shd w:val="clear" w:color="auto" w:fill="FFFFFF" w:themeFill="background1"/>
                              <w:jc w:val="left"/>
                              <w:rPr>
                                <w:color w:val="262626"/>
                                <w:sz w:val="16"/>
                                <w:szCs w:val="16"/>
                              </w:rPr>
                            </w:pPr>
                          </w:p>
                          <w:p w14:paraId="21231F20" w14:textId="77777777" w:rsidR="00AA297F" w:rsidRDefault="00AA297F" w:rsidP="00C11D93">
                            <w:pPr>
                              <w:shd w:val="clear" w:color="auto" w:fill="FFFFFF" w:themeFill="background1"/>
                              <w:jc w:val="left"/>
                              <w:rPr>
                                <w:color w:val="262626"/>
                                <w:sz w:val="16"/>
                                <w:szCs w:val="16"/>
                              </w:rPr>
                            </w:pPr>
                          </w:p>
                          <w:p w14:paraId="5B6DD55B" w14:textId="77777777" w:rsidR="00AA297F" w:rsidRPr="00592232" w:rsidRDefault="00AA297F"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AA297F" w:rsidRDefault="00AA297F" w:rsidP="00C11D93">
                            <w:pPr>
                              <w:shd w:val="clear" w:color="auto" w:fill="FFFFFF" w:themeFill="background1"/>
                              <w:rPr>
                                <w:color w:val="262626"/>
                                <w:sz w:val="20"/>
                                <w:szCs w:val="20"/>
                              </w:rPr>
                            </w:pPr>
                          </w:p>
                          <w:p w14:paraId="2F657331" w14:textId="77777777" w:rsidR="00AA297F" w:rsidRPr="00890999" w:rsidRDefault="00AA297F" w:rsidP="00C11D93">
                            <w:pPr>
                              <w:shd w:val="clear" w:color="auto" w:fill="FFFFFF" w:themeFill="background1"/>
                              <w:rPr>
                                <w:color w:val="262626"/>
                                <w:sz w:val="20"/>
                                <w:szCs w:val="20"/>
                              </w:rPr>
                            </w:pPr>
                          </w:p>
                          <w:p w14:paraId="6200DA38" w14:textId="2BDB0340" w:rsidR="00AA297F" w:rsidRPr="007043AC" w:rsidRDefault="00AA297F"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yi1XQMAAB4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yi1XQMAAB4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AA297F" w:rsidRDefault="00AA297F" w:rsidP="00C11D93">
                      <w:pPr>
                        <w:shd w:val="clear" w:color="auto" w:fill="FFFFFF" w:themeFill="background1"/>
                        <w:jc w:val="left"/>
                        <w:rPr>
                          <w:color w:val="262626"/>
                          <w:sz w:val="16"/>
                          <w:szCs w:val="16"/>
                        </w:rPr>
                      </w:pPr>
                    </w:p>
                    <w:p w14:paraId="21231F20" w14:textId="77777777" w:rsidR="00AA297F" w:rsidRDefault="00AA297F" w:rsidP="00C11D93">
                      <w:pPr>
                        <w:shd w:val="clear" w:color="auto" w:fill="FFFFFF" w:themeFill="background1"/>
                        <w:jc w:val="left"/>
                        <w:rPr>
                          <w:color w:val="262626"/>
                          <w:sz w:val="16"/>
                          <w:szCs w:val="16"/>
                        </w:rPr>
                      </w:pPr>
                    </w:p>
                    <w:p w14:paraId="5B6DD55B" w14:textId="77777777" w:rsidR="00AA297F" w:rsidRPr="00592232" w:rsidRDefault="00AA297F"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AA297F" w:rsidRDefault="00AA297F" w:rsidP="00C11D93">
                      <w:pPr>
                        <w:shd w:val="clear" w:color="auto" w:fill="FFFFFF" w:themeFill="background1"/>
                        <w:rPr>
                          <w:color w:val="262626"/>
                          <w:sz w:val="20"/>
                          <w:szCs w:val="20"/>
                        </w:rPr>
                      </w:pPr>
                    </w:p>
                    <w:p w14:paraId="2F657331" w14:textId="77777777" w:rsidR="00AA297F" w:rsidRPr="00890999" w:rsidRDefault="00AA297F" w:rsidP="00C11D93">
                      <w:pPr>
                        <w:shd w:val="clear" w:color="auto" w:fill="FFFFFF" w:themeFill="background1"/>
                        <w:rPr>
                          <w:color w:val="262626"/>
                          <w:sz w:val="20"/>
                          <w:szCs w:val="20"/>
                        </w:rPr>
                      </w:pPr>
                    </w:p>
                    <w:p w14:paraId="6200DA38" w14:textId="2BDB0340" w:rsidR="00AA297F" w:rsidRPr="007043AC" w:rsidRDefault="00AA297F"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Pr>
        <w:b/>
        <w:color w:val="1F497D"/>
        <w:sz w:val="32"/>
        <w:szCs w:val="32"/>
      </w:rPr>
      <w:t>Standard Manuscript Template</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857B2"/>
    <w:multiLevelType w:val="hybridMultilevel"/>
    <w:tmpl w:val="81FE7656"/>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0635CC5"/>
    <w:multiLevelType w:val="hybridMultilevel"/>
    <w:tmpl w:val="9392B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BB4684"/>
    <w:multiLevelType w:val="multilevel"/>
    <w:tmpl w:val="6A16249A"/>
    <w:lvl w:ilvl="0">
      <w:start w:val="1"/>
      <w:numFmt w:val="decimal"/>
      <w:lvlText w:val="%1"/>
      <w:lvlJc w:val="left"/>
      <w:pPr>
        <w:ind w:left="425" w:hanging="425"/>
      </w:pPr>
      <w:rPr>
        <w:rFonts w:hint="default"/>
        <w:b/>
        <w:bCs/>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AFA0305"/>
    <w:multiLevelType w:val="hybridMultilevel"/>
    <w:tmpl w:val="E09A20F6"/>
    <w:lvl w:ilvl="0" w:tplc="0409000F">
      <w:start w:val="1"/>
      <w:numFmt w:val="decimal"/>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BF31632"/>
    <w:multiLevelType w:val="hybridMultilevel"/>
    <w:tmpl w:val="6408FADE"/>
    <w:lvl w:ilvl="0" w:tplc="A8FAED68">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4D06F9"/>
    <w:multiLevelType w:val="hybridMultilevel"/>
    <w:tmpl w:val="75DAA8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9570979">
    <w:abstractNumId w:val="13"/>
  </w:num>
  <w:num w:numId="2" w16cid:durableId="623736362">
    <w:abstractNumId w:val="18"/>
  </w:num>
  <w:num w:numId="3" w16cid:durableId="572352252">
    <w:abstractNumId w:val="24"/>
  </w:num>
  <w:num w:numId="4" w16cid:durableId="1863742366">
    <w:abstractNumId w:val="7"/>
  </w:num>
  <w:num w:numId="5" w16cid:durableId="777528395">
    <w:abstractNumId w:val="20"/>
  </w:num>
  <w:num w:numId="6" w16cid:durableId="988166086">
    <w:abstractNumId w:val="22"/>
  </w:num>
  <w:num w:numId="7" w16cid:durableId="811947045">
    <w:abstractNumId w:val="14"/>
  </w:num>
  <w:num w:numId="8" w16cid:durableId="2061632451">
    <w:abstractNumId w:val="16"/>
  </w:num>
  <w:num w:numId="9" w16cid:durableId="1243951403">
    <w:abstractNumId w:val="8"/>
  </w:num>
  <w:num w:numId="10" w16cid:durableId="803695976">
    <w:abstractNumId w:val="15"/>
  </w:num>
  <w:num w:numId="11" w16cid:durableId="1730033581">
    <w:abstractNumId w:val="19"/>
  </w:num>
  <w:num w:numId="12" w16cid:durableId="478502454">
    <w:abstractNumId w:val="11"/>
  </w:num>
  <w:num w:numId="13" w16cid:durableId="558706308">
    <w:abstractNumId w:val="27"/>
  </w:num>
  <w:num w:numId="14" w16cid:durableId="1581139051">
    <w:abstractNumId w:val="25"/>
  </w:num>
  <w:num w:numId="15" w16cid:durableId="2141074466">
    <w:abstractNumId w:val="12"/>
  </w:num>
  <w:num w:numId="16" w16cid:durableId="1702127198">
    <w:abstractNumId w:val="6"/>
  </w:num>
  <w:num w:numId="17" w16cid:durableId="2125272256">
    <w:abstractNumId w:val="5"/>
  </w:num>
  <w:num w:numId="18" w16cid:durableId="2034841151">
    <w:abstractNumId w:val="17"/>
  </w:num>
  <w:num w:numId="19" w16cid:durableId="472260579">
    <w:abstractNumId w:val="10"/>
  </w:num>
  <w:num w:numId="20" w16cid:durableId="1310404366">
    <w:abstractNumId w:val="21"/>
  </w:num>
  <w:num w:numId="21" w16cid:durableId="1875386298">
    <w:abstractNumId w:val="0"/>
  </w:num>
  <w:num w:numId="22" w16cid:durableId="1412704414">
    <w:abstractNumId w:val="3"/>
  </w:num>
  <w:num w:numId="23" w16cid:durableId="1123960744">
    <w:abstractNumId w:val="23"/>
  </w:num>
  <w:num w:numId="24" w16cid:durableId="863134749">
    <w:abstractNumId w:val="2"/>
  </w:num>
  <w:num w:numId="25" w16cid:durableId="435057682">
    <w:abstractNumId w:val="9"/>
  </w:num>
  <w:num w:numId="26" w16cid:durableId="880747085">
    <w:abstractNumId w:val="4"/>
  </w:num>
  <w:num w:numId="27" w16cid:durableId="2062829211">
    <w:abstractNumId w:val="26"/>
  </w:num>
  <w:num w:numId="28" w16cid:durableId="18417724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tf5t59gasvpde9x5tvad5cadspz2ex9xtd&quot;&gt;Jun Liu EndNote Library-Converted&lt;record-ids&gt;&lt;item&gt;22&lt;/item&gt;&lt;item&gt;28&lt;/item&gt;&lt;item&gt;80&lt;/item&gt;&lt;item&gt;123&lt;/item&gt;&lt;item&gt;124&lt;/item&gt;&lt;item&gt;136&lt;/item&gt;&lt;item&gt;155&lt;/item&gt;&lt;item&gt;158&lt;/item&gt;&lt;item&gt;159&lt;/item&gt;&lt;item&gt;179&lt;/item&gt;&lt;item&gt;194&lt;/item&gt;&lt;item&gt;197&lt;/item&gt;&lt;item&gt;200&lt;/item&gt;&lt;item&gt;204&lt;/item&gt;&lt;item&gt;207&lt;/item&gt;&lt;item&gt;227&lt;/item&gt;&lt;item&gt;269&lt;/item&gt;&lt;item&gt;270&lt;/item&gt;&lt;item&gt;271&lt;/item&gt;&lt;item&gt;272&lt;/item&gt;&lt;item&gt;273&lt;/item&gt;&lt;item&gt;279&lt;/item&gt;&lt;/record-ids&gt;&lt;/item&gt;&lt;/Libraries&gt;"/>
  </w:docVars>
  <w:rsids>
    <w:rsidRoot w:val="006E4797"/>
    <w:rsid w:val="0000515B"/>
    <w:rsid w:val="00011457"/>
    <w:rsid w:val="00013652"/>
    <w:rsid w:val="000251EB"/>
    <w:rsid w:val="00034DD1"/>
    <w:rsid w:val="00036322"/>
    <w:rsid w:val="0004355D"/>
    <w:rsid w:val="000446D0"/>
    <w:rsid w:val="0004732E"/>
    <w:rsid w:val="0004789E"/>
    <w:rsid w:val="00047E3E"/>
    <w:rsid w:val="00057B67"/>
    <w:rsid w:val="00061E0E"/>
    <w:rsid w:val="00065CF4"/>
    <w:rsid w:val="00071EAC"/>
    <w:rsid w:val="00072B53"/>
    <w:rsid w:val="00072CCA"/>
    <w:rsid w:val="0007506F"/>
    <w:rsid w:val="00076815"/>
    <w:rsid w:val="00081F44"/>
    <w:rsid w:val="00082A5F"/>
    <w:rsid w:val="00084CA0"/>
    <w:rsid w:val="000B41B6"/>
    <w:rsid w:val="000E2ABF"/>
    <w:rsid w:val="000E3F21"/>
    <w:rsid w:val="000E4C51"/>
    <w:rsid w:val="000E5A53"/>
    <w:rsid w:val="00101129"/>
    <w:rsid w:val="001012C6"/>
    <w:rsid w:val="00104420"/>
    <w:rsid w:val="00106933"/>
    <w:rsid w:val="001123D2"/>
    <w:rsid w:val="00127DFA"/>
    <w:rsid w:val="00146D1C"/>
    <w:rsid w:val="00147CBA"/>
    <w:rsid w:val="00150310"/>
    <w:rsid w:val="00153193"/>
    <w:rsid w:val="0015327B"/>
    <w:rsid w:val="00155BE2"/>
    <w:rsid w:val="00160BE6"/>
    <w:rsid w:val="001624E4"/>
    <w:rsid w:val="00164B9C"/>
    <w:rsid w:val="001668A6"/>
    <w:rsid w:val="0018163E"/>
    <w:rsid w:val="00181A81"/>
    <w:rsid w:val="001922E9"/>
    <w:rsid w:val="00194C04"/>
    <w:rsid w:val="00194CE8"/>
    <w:rsid w:val="001959A2"/>
    <w:rsid w:val="001A1CA1"/>
    <w:rsid w:val="001A1CDF"/>
    <w:rsid w:val="001A712E"/>
    <w:rsid w:val="001B09F2"/>
    <w:rsid w:val="001E5BC6"/>
    <w:rsid w:val="001E7359"/>
    <w:rsid w:val="001F3109"/>
    <w:rsid w:val="00210DD6"/>
    <w:rsid w:val="00214319"/>
    <w:rsid w:val="002313DA"/>
    <w:rsid w:val="0023296D"/>
    <w:rsid w:val="00232DDC"/>
    <w:rsid w:val="00252077"/>
    <w:rsid w:val="002542EA"/>
    <w:rsid w:val="002551BB"/>
    <w:rsid w:val="00264F41"/>
    <w:rsid w:val="002655E6"/>
    <w:rsid w:val="00265F79"/>
    <w:rsid w:val="00267F36"/>
    <w:rsid w:val="00273EDD"/>
    <w:rsid w:val="00274FDE"/>
    <w:rsid w:val="0029325F"/>
    <w:rsid w:val="002A2F45"/>
    <w:rsid w:val="002B2C8D"/>
    <w:rsid w:val="002C6BB6"/>
    <w:rsid w:val="002D212E"/>
    <w:rsid w:val="002E299D"/>
    <w:rsid w:val="002E54ED"/>
    <w:rsid w:val="0031402F"/>
    <w:rsid w:val="0031658E"/>
    <w:rsid w:val="00323523"/>
    <w:rsid w:val="0032718D"/>
    <w:rsid w:val="00333050"/>
    <w:rsid w:val="003349F1"/>
    <w:rsid w:val="00347CDB"/>
    <w:rsid w:val="00351087"/>
    <w:rsid w:val="003548DA"/>
    <w:rsid w:val="00360DE6"/>
    <w:rsid w:val="00365484"/>
    <w:rsid w:val="003722C0"/>
    <w:rsid w:val="003843A0"/>
    <w:rsid w:val="00384FFF"/>
    <w:rsid w:val="00387CDA"/>
    <w:rsid w:val="003A312D"/>
    <w:rsid w:val="003A5297"/>
    <w:rsid w:val="003B3493"/>
    <w:rsid w:val="003C4CDE"/>
    <w:rsid w:val="003D67E2"/>
    <w:rsid w:val="003E1927"/>
    <w:rsid w:val="003E29F6"/>
    <w:rsid w:val="0040579A"/>
    <w:rsid w:val="00414ADE"/>
    <w:rsid w:val="004206AB"/>
    <w:rsid w:val="00422EAB"/>
    <w:rsid w:val="004275E8"/>
    <w:rsid w:val="004361C8"/>
    <w:rsid w:val="0043664E"/>
    <w:rsid w:val="00436F4D"/>
    <w:rsid w:val="00443263"/>
    <w:rsid w:val="004620C9"/>
    <w:rsid w:val="00467F92"/>
    <w:rsid w:val="0047050B"/>
    <w:rsid w:val="00471100"/>
    <w:rsid w:val="004720B6"/>
    <w:rsid w:val="004769A7"/>
    <w:rsid w:val="004939EE"/>
    <w:rsid w:val="004969D3"/>
    <w:rsid w:val="00497C50"/>
    <w:rsid w:val="004B6E98"/>
    <w:rsid w:val="004C0985"/>
    <w:rsid w:val="004D362E"/>
    <w:rsid w:val="004E4013"/>
    <w:rsid w:val="004F6AD9"/>
    <w:rsid w:val="00504F1F"/>
    <w:rsid w:val="00512A72"/>
    <w:rsid w:val="00513CCF"/>
    <w:rsid w:val="00516914"/>
    <w:rsid w:val="005170ED"/>
    <w:rsid w:val="005215D6"/>
    <w:rsid w:val="00525795"/>
    <w:rsid w:val="0053389B"/>
    <w:rsid w:val="00551CFD"/>
    <w:rsid w:val="00551D82"/>
    <w:rsid w:val="0055226E"/>
    <w:rsid w:val="00552302"/>
    <w:rsid w:val="00563F94"/>
    <w:rsid w:val="00564113"/>
    <w:rsid w:val="005734D7"/>
    <w:rsid w:val="00575596"/>
    <w:rsid w:val="00575E55"/>
    <w:rsid w:val="00584F58"/>
    <w:rsid w:val="00585BF5"/>
    <w:rsid w:val="0059379B"/>
    <w:rsid w:val="00597D23"/>
    <w:rsid w:val="005A637B"/>
    <w:rsid w:val="005A780F"/>
    <w:rsid w:val="005B341C"/>
    <w:rsid w:val="005C7ACE"/>
    <w:rsid w:val="005E1EE7"/>
    <w:rsid w:val="00604100"/>
    <w:rsid w:val="00606EC0"/>
    <w:rsid w:val="00607378"/>
    <w:rsid w:val="00615035"/>
    <w:rsid w:val="006154D3"/>
    <w:rsid w:val="006162CD"/>
    <w:rsid w:val="00622578"/>
    <w:rsid w:val="006239A1"/>
    <w:rsid w:val="00634672"/>
    <w:rsid w:val="00634ABA"/>
    <w:rsid w:val="00644F03"/>
    <w:rsid w:val="0064677B"/>
    <w:rsid w:val="0066635A"/>
    <w:rsid w:val="006753D1"/>
    <w:rsid w:val="006755EE"/>
    <w:rsid w:val="00677B4E"/>
    <w:rsid w:val="00680A74"/>
    <w:rsid w:val="006824BF"/>
    <w:rsid w:val="006B19B7"/>
    <w:rsid w:val="006B6579"/>
    <w:rsid w:val="006C16BC"/>
    <w:rsid w:val="006D036B"/>
    <w:rsid w:val="006D6D8F"/>
    <w:rsid w:val="006E4797"/>
    <w:rsid w:val="006E653B"/>
    <w:rsid w:val="006E740D"/>
    <w:rsid w:val="006E7C64"/>
    <w:rsid w:val="00702ADE"/>
    <w:rsid w:val="0070444F"/>
    <w:rsid w:val="00705376"/>
    <w:rsid w:val="0071231C"/>
    <w:rsid w:val="00713A07"/>
    <w:rsid w:val="00714BE0"/>
    <w:rsid w:val="00715178"/>
    <w:rsid w:val="007249C4"/>
    <w:rsid w:val="00734DF8"/>
    <w:rsid w:val="00736371"/>
    <w:rsid w:val="00745659"/>
    <w:rsid w:val="00751D3D"/>
    <w:rsid w:val="00755B6D"/>
    <w:rsid w:val="00761741"/>
    <w:rsid w:val="007664D6"/>
    <w:rsid w:val="00774AAA"/>
    <w:rsid w:val="007A4BBA"/>
    <w:rsid w:val="007A559C"/>
    <w:rsid w:val="007A6ACC"/>
    <w:rsid w:val="007A73C4"/>
    <w:rsid w:val="007B0F9B"/>
    <w:rsid w:val="007B488F"/>
    <w:rsid w:val="007B6E55"/>
    <w:rsid w:val="007B72A4"/>
    <w:rsid w:val="007D6BE0"/>
    <w:rsid w:val="007F13E9"/>
    <w:rsid w:val="007F2030"/>
    <w:rsid w:val="007F75A6"/>
    <w:rsid w:val="00812BA7"/>
    <w:rsid w:val="00823832"/>
    <w:rsid w:val="00833B96"/>
    <w:rsid w:val="008425A4"/>
    <w:rsid w:val="008461C6"/>
    <w:rsid w:val="00852AD7"/>
    <w:rsid w:val="0085421A"/>
    <w:rsid w:val="0085548D"/>
    <w:rsid w:val="0086742C"/>
    <w:rsid w:val="00875DDD"/>
    <w:rsid w:val="00877505"/>
    <w:rsid w:val="00885D6C"/>
    <w:rsid w:val="008A1D17"/>
    <w:rsid w:val="008A4859"/>
    <w:rsid w:val="008B04BB"/>
    <w:rsid w:val="008B2D50"/>
    <w:rsid w:val="008B35D2"/>
    <w:rsid w:val="008B6A55"/>
    <w:rsid w:val="008C0BD4"/>
    <w:rsid w:val="008C2BF7"/>
    <w:rsid w:val="008D293E"/>
    <w:rsid w:val="008E1887"/>
    <w:rsid w:val="008E19AC"/>
    <w:rsid w:val="008E22EB"/>
    <w:rsid w:val="008E2E87"/>
    <w:rsid w:val="00912CE5"/>
    <w:rsid w:val="00930F10"/>
    <w:rsid w:val="00933269"/>
    <w:rsid w:val="00935350"/>
    <w:rsid w:val="009409EA"/>
    <w:rsid w:val="00950168"/>
    <w:rsid w:val="00953D4B"/>
    <w:rsid w:val="009569FA"/>
    <w:rsid w:val="0096621F"/>
    <w:rsid w:val="00966FDB"/>
    <w:rsid w:val="00970F07"/>
    <w:rsid w:val="00986516"/>
    <w:rsid w:val="00994F50"/>
    <w:rsid w:val="009A1AC3"/>
    <w:rsid w:val="009A6AF8"/>
    <w:rsid w:val="009B70A2"/>
    <w:rsid w:val="009D6075"/>
    <w:rsid w:val="009F5766"/>
    <w:rsid w:val="00A05C4A"/>
    <w:rsid w:val="00A1684A"/>
    <w:rsid w:val="00A61636"/>
    <w:rsid w:val="00A624BE"/>
    <w:rsid w:val="00A63DF1"/>
    <w:rsid w:val="00A64C01"/>
    <w:rsid w:val="00A84127"/>
    <w:rsid w:val="00A93E77"/>
    <w:rsid w:val="00AA297F"/>
    <w:rsid w:val="00AB4038"/>
    <w:rsid w:val="00AE3655"/>
    <w:rsid w:val="00AE6E69"/>
    <w:rsid w:val="00B155FF"/>
    <w:rsid w:val="00B35302"/>
    <w:rsid w:val="00B36C12"/>
    <w:rsid w:val="00B37CA7"/>
    <w:rsid w:val="00B506C2"/>
    <w:rsid w:val="00B62E84"/>
    <w:rsid w:val="00B66177"/>
    <w:rsid w:val="00B7384B"/>
    <w:rsid w:val="00B81064"/>
    <w:rsid w:val="00B82E13"/>
    <w:rsid w:val="00B87681"/>
    <w:rsid w:val="00BA4CCB"/>
    <w:rsid w:val="00BA7098"/>
    <w:rsid w:val="00BB637B"/>
    <w:rsid w:val="00BD3767"/>
    <w:rsid w:val="00BE22A2"/>
    <w:rsid w:val="00BE2769"/>
    <w:rsid w:val="00C01270"/>
    <w:rsid w:val="00C11D93"/>
    <w:rsid w:val="00C20C4B"/>
    <w:rsid w:val="00C27C71"/>
    <w:rsid w:val="00C366E0"/>
    <w:rsid w:val="00C43C98"/>
    <w:rsid w:val="00C50D5D"/>
    <w:rsid w:val="00C550F3"/>
    <w:rsid w:val="00C6175D"/>
    <w:rsid w:val="00C63F91"/>
    <w:rsid w:val="00C652D8"/>
    <w:rsid w:val="00C70DFA"/>
    <w:rsid w:val="00C834CC"/>
    <w:rsid w:val="00C850FC"/>
    <w:rsid w:val="00C875D1"/>
    <w:rsid w:val="00CA51F8"/>
    <w:rsid w:val="00CB1713"/>
    <w:rsid w:val="00CB1783"/>
    <w:rsid w:val="00CB40D1"/>
    <w:rsid w:val="00CE7C85"/>
    <w:rsid w:val="00CF0BE3"/>
    <w:rsid w:val="00D07A90"/>
    <w:rsid w:val="00D110AB"/>
    <w:rsid w:val="00D2510B"/>
    <w:rsid w:val="00D57F1F"/>
    <w:rsid w:val="00D661BB"/>
    <w:rsid w:val="00D71B0C"/>
    <w:rsid w:val="00D83159"/>
    <w:rsid w:val="00D86D57"/>
    <w:rsid w:val="00D9229A"/>
    <w:rsid w:val="00D959E7"/>
    <w:rsid w:val="00DA154A"/>
    <w:rsid w:val="00DA3C5C"/>
    <w:rsid w:val="00DA7E55"/>
    <w:rsid w:val="00DB456C"/>
    <w:rsid w:val="00DB45C3"/>
    <w:rsid w:val="00DC0E61"/>
    <w:rsid w:val="00DC18A7"/>
    <w:rsid w:val="00DC52AE"/>
    <w:rsid w:val="00DC6452"/>
    <w:rsid w:val="00DD0D2A"/>
    <w:rsid w:val="00DE0C4A"/>
    <w:rsid w:val="00DF06E8"/>
    <w:rsid w:val="00DF4C3D"/>
    <w:rsid w:val="00E03054"/>
    <w:rsid w:val="00E050FC"/>
    <w:rsid w:val="00E14FCB"/>
    <w:rsid w:val="00E21350"/>
    <w:rsid w:val="00E236EF"/>
    <w:rsid w:val="00E24F99"/>
    <w:rsid w:val="00E30077"/>
    <w:rsid w:val="00E401D5"/>
    <w:rsid w:val="00E54D2B"/>
    <w:rsid w:val="00E6004D"/>
    <w:rsid w:val="00E66917"/>
    <w:rsid w:val="00E71682"/>
    <w:rsid w:val="00E752D3"/>
    <w:rsid w:val="00EA4384"/>
    <w:rsid w:val="00EB1E68"/>
    <w:rsid w:val="00EB3683"/>
    <w:rsid w:val="00EC0649"/>
    <w:rsid w:val="00EC2831"/>
    <w:rsid w:val="00EC57F0"/>
    <w:rsid w:val="00EC5E99"/>
    <w:rsid w:val="00ED2DA2"/>
    <w:rsid w:val="00ED5146"/>
    <w:rsid w:val="00EE25CF"/>
    <w:rsid w:val="00EE2E8A"/>
    <w:rsid w:val="00F005CC"/>
    <w:rsid w:val="00F1356B"/>
    <w:rsid w:val="00F22FB1"/>
    <w:rsid w:val="00F36869"/>
    <w:rsid w:val="00F41DE1"/>
    <w:rsid w:val="00F4632D"/>
    <w:rsid w:val="00F541EE"/>
    <w:rsid w:val="00F64E32"/>
    <w:rsid w:val="00F72213"/>
    <w:rsid w:val="00F8065E"/>
    <w:rsid w:val="00F81F7F"/>
    <w:rsid w:val="00FA3B53"/>
    <w:rsid w:val="00FA6C9C"/>
    <w:rsid w:val="00FE7F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A9EE034E-8AE7-494A-BFB5-66B23B1EB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customStyle="1" w:styleId="relative">
    <w:name w:val="relative"/>
    <w:basedOn w:val="DefaultParagraphFont"/>
    <w:rsid w:val="009B70A2"/>
  </w:style>
  <w:style w:type="character" w:customStyle="1" w:styleId="ms-1">
    <w:name w:val="ms-1"/>
    <w:basedOn w:val="DefaultParagraphFont"/>
    <w:rsid w:val="009B70A2"/>
  </w:style>
  <w:style w:type="character" w:customStyle="1" w:styleId="max-w-full">
    <w:name w:val="max-w-full"/>
    <w:basedOn w:val="DefaultParagraphFont"/>
    <w:rsid w:val="009B70A2"/>
  </w:style>
  <w:style w:type="character" w:customStyle="1" w:styleId="-me-1">
    <w:name w:val="-me-1"/>
    <w:basedOn w:val="DefaultParagraphFont"/>
    <w:rsid w:val="009B70A2"/>
  </w:style>
  <w:style w:type="paragraph" w:styleId="NormalWeb">
    <w:name w:val="Normal (Web)"/>
    <w:basedOn w:val="Normal"/>
    <w:uiPriority w:val="99"/>
    <w:unhideWhenUsed/>
    <w:rsid w:val="00D71B0C"/>
    <w:pPr>
      <w:widowControl/>
      <w:spacing w:before="100" w:beforeAutospacing="1" w:after="100" w:afterAutospacing="1"/>
      <w:jc w:val="left"/>
    </w:pPr>
    <w:rPr>
      <w:rFonts w:ascii="Times New Roman" w:eastAsia="Times New Roman" w:hAnsi="Times New Roman" w:cs="Times New Roman"/>
      <w:lang w:eastAsia="zh-CN"/>
    </w:rPr>
  </w:style>
  <w:style w:type="character" w:styleId="Strong">
    <w:name w:val="Strong"/>
    <w:basedOn w:val="DefaultParagraphFont"/>
    <w:uiPriority w:val="22"/>
    <w:qFormat/>
    <w:rsid w:val="00267F36"/>
    <w:rPr>
      <w:b/>
      <w:bCs/>
    </w:rPr>
  </w:style>
  <w:style w:type="paragraph" w:customStyle="1" w:styleId="EndNoteBibliographyTitle">
    <w:name w:val="EndNote Bibliography Title"/>
    <w:basedOn w:val="Normal"/>
    <w:link w:val="EndNoteBibliographyTitle0"/>
    <w:rsid w:val="00072B53"/>
    <w:pPr>
      <w:jc w:val="center"/>
    </w:pPr>
    <w:rPr>
      <w:noProof/>
    </w:rPr>
  </w:style>
  <w:style w:type="character" w:customStyle="1" w:styleId="EndNoteBibliographyTitle0">
    <w:name w:val="EndNote Bibliography Title 字符"/>
    <w:basedOn w:val="DefaultParagraphFont"/>
    <w:link w:val="EndNoteBibliographyTitle"/>
    <w:rsid w:val="00072B53"/>
    <w:rPr>
      <w:noProof/>
    </w:rPr>
  </w:style>
  <w:style w:type="paragraph" w:customStyle="1" w:styleId="EndNoteBibliography">
    <w:name w:val="EndNote Bibliography"/>
    <w:basedOn w:val="Normal"/>
    <w:link w:val="EndNoteBibliography0"/>
    <w:rsid w:val="00072B53"/>
    <w:rPr>
      <w:noProof/>
    </w:rPr>
  </w:style>
  <w:style w:type="character" w:customStyle="1" w:styleId="EndNoteBibliography0">
    <w:name w:val="EndNote Bibliography 字符"/>
    <w:basedOn w:val="DefaultParagraphFont"/>
    <w:link w:val="EndNoteBibliography"/>
    <w:rsid w:val="00072B53"/>
    <w:rPr>
      <w:noProof/>
    </w:rPr>
  </w:style>
  <w:style w:type="paragraph" w:styleId="BalloonText">
    <w:name w:val="Balloon Text"/>
    <w:basedOn w:val="Normal"/>
    <w:link w:val="BalloonTextChar"/>
    <w:uiPriority w:val="99"/>
    <w:semiHidden/>
    <w:unhideWhenUsed/>
    <w:rsid w:val="00AA29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297F"/>
    <w:rPr>
      <w:rFonts w:ascii="Segoe UI" w:hAnsi="Segoe UI" w:cs="Segoe UI"/>
      <w:sz w:val="18"/>
      <w:szCs w:val="18"/>
    </w:rPr>
  </w:style>
  <w:style w:type="character" w:customStyle="1" w:styleId="1">
    <w:name w:val="未处理的提及1"/>
    <w:basedOn w:val="DefaultParagraphFont"/>
    <w:uiPriority w:val="99"/>
    <w:semiHidden/>
    <w:unhideWhenUsed/>
    <w:rsid w:val="003843A0"/>
    <w:rPr>
      <w:color w:val="605E5C"/>
      <w:shd w:val="clear" w:color="auto" w:fill="E1DFDD"/>
    </w:rPr>
  </w:style>
  <w:style w:type="character" w:styleId="Emphasis">
    <w:name w:val="Emphasis"/>
    <w:basedOn w:val="DefaultParagraphFont"/>
    <w:uiPriority w:val="20"/>
    <w:qFormat/>
    <w:rsid w:val="00852AD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75921">
      <w:bodyDiv w:val="1"/>
      <w:marLeft w:val="0"/>
      <w:marRight w:val="0"/>
      <w:marTop w:val="0"/>
      <w:marBottom w:val="0"/>
      <w:divBdr>
        <w:top w:val="none" w:sz="0" w:space="0" w:color="auto"/>
        <w:left w:val="none" w:sz="0" w:space="0" w:color="auto"/>
        <w:bottom w:val="none" w:sz="0" w:space="0" w:color="auto"/>
        <w:right w:val="none" w:sz="0" w:space="0" w:color="auto"/>
      </w:divBdr>
    </w:div>
    <w:div w:id="130173102">
      <w:bodyDiv w:val="1"/>
      <w:marLeft w:val="0"/>
      <w:marRight w:val="0"/>
      <w:marTop w:val="0"/>
      <w:marBottom w:val="0"/>
      <w:divBdr>
        <w:top w:val="none" w:sz="0" w:space="0" w:color="auto"/>
        <w:left w:val="none" w:sz="0" w:space="0" w:color="auto"/>
        <w:bottom w:val="none" w:sz="0" w:space="0" w:color="auto"/>
        <w:right w:val="none" w:sz="0" w:space="0" w:color="auto"/>
      </w:divBdr>
    </w:div>
    <w:div w:id="759183013">
      <w:bodyDiv w:val="1"/>
      <w:marLeft w:val="0"/>
      <w:marRight w:val="0"/>
      <w:marTop w:val="0"/>
      <w:marBottom w:val="0"/>
      <w:divBdr>
        <w:top w:val="none" w:sz="0" w:space="0" w:color="auto"/>
        <w:left w:val="none" w:sz="0" w:space="0" w:color="auto"/>
        <w:bottom w:val="none" w:sz="0" w:space="0" w:color="auto"/>
        <w:right w:val="none" w:sz="0" w:space="0" w:color="auto"/>
      </w:divBdr>
    </w:div>
    <w:div w:id="1174759611">
      <w:bodyDiv w:val="1"/>
      <w:marLeft w:val="0"/>
      <w:marRight w:val="0"/>
      <w:marTop w:val="0"/>
      <w:marBottom w:val="0"/>
      <w:divBdr>
        <w:top w:val="none" w:sz="0" w:space="0" w:color="auto"/>
        <w:left w:val="none" w:sz="0" w:space="0" w:color="auto"/>
        <w:bottom w:val="none" w:sz="0" w:space="0" w:color="auto"/>
        <w:right w:val="none" w:sz="0" w:space="0" w:color="auto"/>
      </w:divBdr>
    </w:div>
    <w:div w:id="1329942352">
      <w:bodyDiv w:val="1"/>
      <w:marLeft w:val="0"/>
      <w:marRight w:val="0"/>
      <w:marTop w:val="0"/>
      <w:marBottom w:val="0"/>
      <w:divBdr>
        <w:top w:val="none" w:sz="0" w:space="0" w:color="auto"/>
        <w:left w:val="none" w:sz="0" w:space="0" w:color="auto"/>
        <w:bottom w:val="none" w:sz="0" w:space="0" w:color="auto"/>
        <w:right w:val="none" w:sz="0" w:space="0" w:color="auto"/>
      </w:divBdr>
    </w:div>
    <w:div w:id="1409109893">
      <w:bodyDiv w:val="1"/>
      <w:marLeft w:val="0"/>
      <w:marRight w:val="0"/>
      <w:marTop w:val="0"/>
      <w:marBottom w:val="0"/>
      <w:divBdr>
        <w:top w:val="none" w:sz="0" w:space="0" w:color="auto"/>
        <w:left w:val="none" w:sz="0" w:space="0" w:color="auto"/>
        <w:bottom w:val="none" w:sz="0" w:space="0" w:color="auto"/>
        <w:right w:val="none" w:sz="0" w:space="0" w:color="auto"/>
      </w:divBdr>
    </w:div>
    <w:div w:id="1852910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dsri@g.ucl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03848-BFAB-4A7E-8DE2-844372AD8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3</Pages>
  <Words>5301</Words>
  <Characters>31647</Characters>
  <Application>Microsoft Office Word</Application>
  <DocSecurity>0</DocSecurity>
  <Lines>659</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iddharth Srivastava</cp:lastModifiedBy>
  <cp:revision>7</cp:revision>
  <dcterms:created xsi:type="dcterms:W3CDTF">2025-10-20T10:27:00Z</dcterms:created>
  <dcterms:modified xsi:type="dcterms:W3CDTF">2025-11-1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